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E532EF" w14:textId="77777777" w:rsidR="0022747B" w:rsidRPr="0022747B" w:rsidRDefault="0022747B" w:rsidP="0022747B">
      <w:pPr>
        <w:tabs>
          <w:tab w:val="left" w:pos="709"/>
        </w:tabs>
        <w:jc w:val="center"/>
        <w:rPr>
          <w:b/>
          <w:lang w:val="id-ID"/>
        </w:rPr>
      </w:pPr>
      <w:r w:rsidRPr="0022747B">
        <w:rPr>
          <w:b/>
          <w:lang w:val="id-ID"/>
        </w:rPr>
        <w:t>WORKSHOP MANAJEMEN DOMAIN DAN HOSTING WEBSITE  BKPRMI KABUPATEN ASAHAN PROVINSI SUMATERA UTARA</w:t>
      </w:r>
    </w:p>
    <w:p w14:paraId="61C0D36D" w14:textId="77777777" w:rsidR="00D56051" w:rsidRPr="00627B70" w:rsidRDefault="00D56051" w:rsidP="00D56051">
      <w:pPr>
        <w:tabs>
          <w:tab w:val="left" w:pos="709"/>
        </w:tabs>
        <w:jc w:val="center"/>
        <w:rPr>
          <w:b/>
          <w:color w:val="FF0000"/>
          <w:sz w:val="22"/>
          <w:szCs w:val="22"/>
        </w:rPr>
      </w:pPr>
    </w:p>
    <w:p w14:paraId="3D7BF9BA" w14:textId="77777777" w:rsidR="00D56051" w:rsidRPr="00627B70" w:rsidRDefault="00D56051" w:rsidP="00D56051">
      <w:pPr>
        <w:tabs>
          <w:tab w:val="left" w:pos="709"/>
        </w:tabs>
        <w:jc w:val="center"/>
        <w:rPr>
          <w:b/>
          <w:color w:val="FF0000"/>
          <w:sz w:val="22"/>
          <w:szCs w:val="22"/>
        </w:rPr>
      </w:pPr>
    </w:p>
    <w:p w14:paraId="58283B72" w14:textId="75BD8C73" w:rsidR="00D56051" w:rsidRPr="00627B70" w:rsidRDefault="0022747B" w:rsidP="00D56051">
      <w:pPr>
        <w:tabs>
          <w:tab w:val="left" w:pos="709"/>
        </w:tabs>
        <w:jc w:val="center"/>
        <w:rPr>
          <w:b/>
          <w:sz w:val="22"/>
          <w:szCs w:val="22"/>
          <w:lang w:val="id-ID"/>
        </w:rPr>
      </w:pPr>
      <w:r>
        <w:rPr>
          <w:b/>
          <w:sz w:val="22"/>
          <w:szCs w:val="22"/>
        </w:rPr>
        <w:t>Herman Sahputra</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rPr>
        <w:t>Andri Nata</w:t>
      </w:r>
      <w:r w:rsidR="003433C5" w:rsidRPr="00627B70">
        <w:rPr>
          <w:b/>
          <w:sz w:val="22"/>
          <w:szCs w:val="22"/>
          <w:lang w:val="id-ID"/>
        </w:rPr>
        <w:t xml:space="preserve">, </w:t>
      </w:r>
      <w:r>
        <w:rPr>
          <w:b/>
          <w:sz w:val="22"/>
          <w:szCs w:val="22"/>
        </w:rPr>
        <w:t>Adi Prijuna Lubis</w:t>
      </w:r>
      <w:r w:rsidR="003433C5" w:rsidRPr="00627B70">
        <w:rPr>
          <w:b/>
          <w:sz w:val="22"/>
          <w:szCs w:val="22"/>
          <w:vertAlign w:val="superscript"/>
          <w:lang w:val="id-ID"/>
        </w:rPr>
        <w:t>3</w:t>
      </w:r>
      <w:r w:rsidR="00D56051" w:rsidRPr="00627B70">
        <w:rPr>
          <w:b/>
          <w:sz w:val="22"/>
          <w:szCs w:val="22"/>
          <w:lang w:val="id-ID"/>
        </w:rPr>
        <w:t xml:space="preserve"> </w:t>
      </w:r>
    </w:p>
    <w:p w14:paraId="1A7D6D51" w14:textId="5F224FE0" w:rsidR="00D56051" w:rsidRPr="0022747B"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w:t>
      </w:r>
      <w:r w:rsidR="0022747B">
        <w:rPr>
          <w:sz w:val="22"/>
          <w:szCs w:val="22"/>
          <w:vertAlign w:val="superscript"/>
        </w:rPr>
        <w:t>3</w:t>
      </w:r>
      <w:r w:rsidR="0022747B">
        <w:rPr>
          <w:sz w:val="22"/>
          <w:szCs w:val="22"/>
        </w:rPr>
        <w:t>Sistem Komputer</w:t>
      </w:r>
      <w:r w:rsidR="006C68A9" w:rsidRPr="00627B70">
        <w:rPr>
          <w:sz w:val="22"/>
          <w:szCs w:val="22"/>
          <w:lang w:val="id-ID"/>
        </w:rPr>
        <w:t xml:space="preserve">, </w:t>
      </w:r>
      <w:r w:rsidR="0022747B">
        <w:rPr>
          <w:sz w:val="22"/>
          <w:szCs w:val="22"/>
        </w:rPr>
        <w:t>Sekolah Tinggi Manajemen Informatika Royal</w:t>
      </w:r>
    </w:p>
    <w:p w14:paraId="58D77B4A" w14:textId="52FAC1C4" w:rsidR="006C68A9" w:rsidRPr="00627B70" w:rsidRDefault="0022747B" w:rsidP="006C68A9">
      <w:pPr>
        <w:tabs>
          <w:tab w:val="left" w:pos="709"/>
        </w:tabs>
        <w:jc w:val="center"/>
        <w:rPr>
          <w:sz w:val="22"/>
          <w:szCs w:val="22"/>
          <w:lang w:val="id-ID"/>
        </w:rPr>
      </w:pPr>
      <w:r>
        <w:rPr>
          <w:sz w:val="22"/>
          <w:szCs w:val="22"/>
          <w:vertAlign w:val="superscript"/>
        </w:rPr>
        <w:t>2</w:t>
      </w:r>
      <w:r w:rsidRPr="0022747B">
        <w:rPr>
          <w:sz w:val="22"/>
          <w:szCs w:val="22"/>
        </w:rPr>
        <w:t xml:space="preserve"> </w:t>
      </w:r>
      <w:r>
        <w:rPr>
          <w:sz w:val="22"/>
          <w:szCs w:val="22"/>
        </w:rPr>
        <w:t>Manajemen Informatika</w:t>
      </w:r>
      <w:r w:rsidR="006C68A9" w:rsidRPr="00627B70">
        <w:rPr>
          <w:sz w:val="22"/>
          <w:szCs w:val="22"/>
          <w:lang w:val="id-ID"/>
        </w:rPr>
        <w:t xml:space="preserve">, </w:t>
      </w:r>
      <w:r>
        <w:rPr>
          <w:sz w:val="22"/>
          <w:szCs w:val="22"/>
        </w:rPr>
        <w:t>Sekolah Tinggi Manajemen Informatika Royal</w:t>
      </w:r>
    </w:p>
    <w:p w14:paraId="5DA1AEEE" w14:textId="03F26393"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22747B">
        <w:rPr>
          <w:color w:val="000000"/>
        </w:rPr>
        <w:t>hermansaputra4@gmail.com</w:t>
      </w:r>
    </w:p>
    <w:p w14:paraId="1EC0D3A1"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668381EE" w14:textId="77777777" w:rsidR="00D56051" w:rsidRPr="00627B70" w:rsidRDefault="00D56051" w:rsidP="00D56051">
      <w:pPr>
        <w:tabs>
          <w:tab w:val="left" w:pos="709"/>
        </w:tabs>
        <w:jc w:val="center"/>
        <w:rPr>
          <w:color w:val="FF0000"/>
          <w:sz w:val="22"/>
          <w:szCs w:val="22"/>
        </w:rPr>
      </w:pPr>
    </w:p>
    <w:p w14:paraId="2B35E76D" w14:textId="32627E60" w:rsidR="00916BF5" w:rsidRPr="00896A6A" w:rsidRDefault="00431BCC" w:rsidP="00916BF5">
      <w:pPr>
        <w:tabs>
          <w:tab w:val="left" w:pos="709"/>
        </w:tabs>
        <w:jc w:val="both"/>
        <w:rPr>
          <w:rStyle w:val="sw"/>
          <w:color w:val="000000" w:themeColor="text1"/>
          <w:sz w:val="22"/>
          <w:szCs w:val="22"/>
        </w:rPr>
      </w:pPr>
      <w:r w:rsidRPr="00627B70">
        <w:rPr>
          <w:rStyle w:val="hps"/>
          <w:b/>
          <w:sz w:val="22"/>
          <w:szCs w:val="22"/>
          <w:lang w:val="en"/>
        </w:rPr>
        <w:t>Abstract:</w:t>
      </w:r>
      <w:r w:rsidRPr="00627B70">
        <w:rPr>
          <w:rStyle w:val="hps"/>
          <w:sz w:val="22"/>
          <w:szCs w:val="22"/>
          <w:lang w:val="en"/>
        </w:rPr>
        <w:t xml:space="preserve"> </w:t>
      </w:r>
      <w:r w:rsidR="00916BF5" w:rsidRPr="00896A6A">
        <w:rPr>
          <w:rStyle w:val="sw"/>
          <w:color w:val="000000" w:themeColor="text1"/>
          <w:sz w:val="22"/>
          <w:szCs w:val="22"/>
        </w:rPr>
        <w:t>Community service is an activity aimed at helping certain communities in various activities without expecting anything in return. In general, several universities or institutes in Indonesia have developed this program to make a real contribution to the Indonesian nation, especially for the welfare development and development of Indonesian society. This PKM was carried out at BKRMI (Indonesian Mosque Youth Communication Agency (BKPRMI) which operates in the fields of Islam, mosques, public affairs and Indonesianness as a forum for communication from mosque youth organizations for the development of youth development programs from all aspects in a communicative, informative and consultative manner. This activity discusses the Workshop on Domain Management and Website Hosting Bkprmi Asahan District, North Sumatra Province Domain management and website hosting workshops are activities that discuss how to manage domains and website hosting This activity is directed at teenagers so they can understand how domain management works and the importance and hosting in website creation.In this workshop, participants will learn about (1)</w:t>
      </w:r>
      <w:r w:rsidR="00403A42">
        <w:rPr>
          <w:rStyle w:val="sw"/>
          <w:color w:val="000000" w:themeColor="text1"/>
          <w:sz w:val="22"/>
          <w:szCs w:val="22"/>
        </w:rPr>
        <w:t xml:space="preserve"> </w:t>
      </w:r>
      <w:r w:rsidR="00916BF5" w:rsidRPr="00896A6A">
        <w:rPr>
          <w:rStyle w:val="sw"/>
          <w:color w:val="000000" w:themeColor="text1"/>
          <w:sz w:val="22"/>
          <w:szCs w:val="22"/>
        </w:rPr>
        <w:t>What is domain and hosting;(2)</w:t>
      </w:r>
      <w:r w:rsidR="00403A42">
        <w:rPr>
          <w:rStyle w:val="sw"/>
          <w:color w:val="000000" w:themeColor="text1"/>
          <w:sz w:val="22"/>
          <w:szCs w:val="22"/>
        </w:rPr>
        <w:t xml:space="preserve"> </w:t>
      </w:r>
      <w:r w:rsidR="00916BF5" w:rsidRPr="00896A6A">
        <w:rPr>
          <w:rStyle w:val="sw"/>
          <w:color w:val="000000" w:themeColor="text1"/>
          <w:sz w:val="22"/>
          <w:szCs w:val="22"/>
        </w:rPr>
        <w:t>How to buy and manage domains;(3)</w:t>
      </w:r>
      <w:r w:rsidR="00403A42">
        <w:rPr>
          <w:rStyle w:val="sw"/>
          <w:color w:val="000000" w:themeColor="text1"/>
          <w:sz w:val="22"/>
          <w:szCs w:val="22"/>
        </w:rPr>
        <w:t xml:space="preserve"> </w:t>
      </w:r>
      <w:r w:rsidR="00916BF5" w:rsidRPr="00896A6A">
        <w:rPr>
          <w:rStyle w:val="sw"/>
          <w:color w:val="000000" w:themeColor="text1"/>
          <w:sz w:val="22"/>
          <w:szCs w:val="22"/>
        </w:rPr>
        <w:t>How to manage website hosting;(4)</w:t>
      </w:r>
      <w:r w:rsidR="00403A42">
        <w:rPr>
          <w:rStyle w:val="sw"/>
          <w:color w:val="000000" w:themeColor="text1"/>
          <w:sz w:val="22"/>
          <w:szCs w:val="22"/>
        </w:rPr>
        <w:t xml:space="preserve"> </w:t>
      </w:r>
      <w:r w:rsidR="00916BF5" w:rsidRPr="00896A6A">
        <w:rPr>
          <w:rStyle w:val="sw"/>
          <w:color w:val="000000" w:themeColor="text1"/>
          <w:sz w:val="22"/>
          <w:szCs w:val="22"/>
        </w:rPr>
        <w:t>How to configure configuration domain and hosting so that the website can be accessed by the public This workshop It is hoped that this will provide youth with knowledge and skills in managing website domains and hosting, so that they can create and manage websites more effectively and efficiently.</w:t>
      </w:r>
    </w:p>
    <w:p w14:paraId="05B5EBA5" w14:textId="4DFBFD4A" w:rsidR="00431BCC" w:rsidRPr="00627B70" w:rsidRDefault="00431BCC" w:rsidP="00431BCC">
      <w:pPr>
        <w:jc w:val="both"/>
        <w:rPr>
          <w:sz w:val="22"/>
          <w:szCs w:val="22"/>
        </w:rPr>
      </w:pP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F74B6E">
        <w:rPr>
          <w:sz w:val="22"/>
          <w:szCs w:val="22"/>
        </w:rPr>
        <w:t>BKPRMI</w:t>
      </w:r>
      <w:r w:rsidR="00F74B6E" w:rsidRPr="001C44EB">
        <w:rPr>
          <w:sz w:val="22"/>
          <w:szCs w:val="22"/>
        </w:rPr>
        <w:t xml:space="preserve">; </w:t>
      </w:r>
      <w:proofErr w:type="gramStart"/>
      <w:r w:rsidR="00F74B6E">
        <w:rPr>
          <w:sz w:val="22"/>
          <w:szCs w:val="22"/>
        </w:rPr>
        <w:t>Hosting</w:t>
      </w:r>
      <w:r w:rsidR="00F74B6E" w:rsidRPr="001C44EB">
        <w:rPr>
          <w:sz w:val="22"/>
          <w:szCs w:val="22"/>
        </w:rPr>
        <w:t>;</w:t>
      </w:r>
      <w:r w:rsidR="00F74B6E">
        <w:rPr>
          <w:sz w:val="22"/>
          <w:szCs w:val="22"/>
        </w:rPr>
        <w:t>Website</w:t>
      </w:r>
      <w:proofErr w:type="gramEnd"/>
    </w:p>
    <w:p w14:paraId="2F1DBD48" w14:textId="77777777" w:rsidR="00431BCC" w:rsidRPr="00627B70" w:rsidRDefault="00431BCC" w:rsidP="00431BCC">
      <w:pPr>
        <w:tabs>
          <w:tab w:val="left" w:pos="709"/>
        </w:tabs>
        <w:jc w:val="center"/>
        <w:rPr>
          <w:sz w:val="22"/>
          <w:szCs w:val="22"/>
        </w:rPr>
      </w:pPr>
    </w:p>
    <w:p w14:paraId="22F350AB" w14:textId="77777777" w:rsidR="00431BCC" w:rsidRPr="00627B70" w:rsidRDefault="00431BCC" w:rsidP="00431BCC">
      <w:pPr>
        <w:tabs>
          <w:tab w:val="left" w:pos="709"/>
        </w:tabs>
        <w:jc w:val="center"/>
        <w:rPr>
          <w:sz w:val="22"/>
          <w:szCs w:val="22"/>
        </w:rPr>
      </w:pPr>
    </w:p>
    <w:p w14:paraId="6F6F88BB" w14:textId="2DEB4B7A" w:rsidR="00431BCC" w:rsidRDefault="00431BCC" w:rsidP="00916BF5">
      <w:pPr>
        <w:tabs>
          <w:tab w:val="left" w:pos="709"/>
        </w:tabs>
        <w:jc w:val="both"/>
        <w:rPr>
          <w:b/>
        </w:rPr>
      </w:pPr>
      <w:r w:rsidRPr="00627B70">
        <w:rPr>
          <w:b/>
          <w:sz w:val="22"/>
          <w:szCs w:val="22"/>
        </w:rPr>
        <w:t>Abstrak:</w:t>
      </w:r>
      <w:r w:rsidRPr="00627B70">
        <w:rPr>
          <w:sz w:val="22"/>
          <w:szCs w:val="22"/>
        </w:rPr>
        <w:t xml:space="preserve"> </w:t>
      </w:r>
      <w:r w:rsidR="00916BF5" w:rsidRPr="00B35947">
        <w:rPr>
          <w:rStyle w:val="sw"/>
          <w:color w:val="000000" w:themeColor="text1"/>
          <w:sz w:val="22"/>
          <w:szCs w:val="22"/>
        </w:rPr>
        <w:t>Pengabdi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kepada</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masyarakat</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merupak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kegiat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yang</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ditujuk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untuk</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membantu</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masyarakat</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tertentu</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dalam</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berbagai</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kegiat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tanpa</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mengharapk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imbal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apapu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Secara</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umum</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beberapa</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perguru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tinggi</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atau</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institut</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di</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Indonesia</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telah</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mengembangk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program</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ini</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untuk</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memberik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kontribusi</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nyata</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bagi</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bangsa</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Indonesia,</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khususnya</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bagi</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pembangun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kesejahtera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d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pembangunan</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masyarakat</w:t>
      </w:r>
      <w:r w:rsidR="00916BF5" w:rsidRPr="00B35947">
        <w:rPr>
          <w:color w:val="000000" w:themeColor="text1"/>
          <w:sz w:val="22"/>
          <w:szCs w:val="22"/>
          <w:shd w:val="clear" w:color="auto" w:fill="FFFFFF"/>
        </w:rPr>
        <w:t xml:space="preserve"> </w:t>
      </w:r>
      <w:r w:rsidR="00916BF5" w:rsidRPr="00B35947">
        <w:rPr>
          <w:rStyle w:val="sw"/>
          <w:color w:val="000000" w:themeColor="text1"/>
          <w:sz w:val="22"/>
          <w:szCs w:val="22"/>
        </w:rPr>
        <w:t>Indonesia.</w:t>
      </w:r>
      <w:r w:rsidR="00916BF5">
        <w:rPr>
          <w:rStyle w:val="sw"/>
          <w:color w:val="000000" w:themeColor="text1"/>
          <w:sz w:val="22"/>
        </w:rPr>
        <w:t xml:space="preserve"> PKM ini dilaksanakan di BKRMI (Badan Komunikasi Remaja Masjid Indonesia (BKPRMI) yang bergerak dibidang keislaman, kemasjidan, keummatan dan keindonesiaan sebagai wadah komunikasi dari organisasi pemuda remaja masjid untuk pengembangan program pembinaan generasi muda dari segala aspek secara komunikatif, informatif dan konsultatif. Kegiatan ini membahas tentang </w:t>
      </w:r>
      <w:r w:rsidR="00916BF5" w:rsidRPr="00B35947">
        <w:rPr>
          <w:rStyle w:val="sw"/>
          <w:color w:val="000000" w:themeColor="text1"/>
          <w:sz w:val="22"/>
          <w:szCs w:val="22"/>
        </w:rPr>
        <w:t xml:space="preserve">Workshop Manajemen Domain Dan Hosting </w:t>
      </w:r>
      <w:proofErr w:type="gramStart"/>
      <w:r w:rsidR="00916BF5" w:rsidRPr="00B35947">
        <w:rPr>
          <w:rStyle w:val="sw"/>
          <w:color w:val="000000" w:themeColor="text1"/>
          <w:sz w:val="22"/>
          <w:szCs w:val="22"/>
        </w:rPr>
        <w:t>Website  Bkprmi</w:t>
      </w:r>
      <w:proofErr w:type="gramEnd"/>
      <w:r w:rsidR="00916BF5" w:rsidRPr="00B35947">
        <w:rPr>
          <w:rStyle w:val="sw"/>
          <w:color w:val="000000" w:themeColor="text1"/>
          <w:sz w:val="22"/>
          <w:szCs w:val="22"/>
        </w:rPr>
        <w:t xml:space="preserve"> Kabupaten Asahan Provinsi Sumatera Utara</w:t>
      </w:r>
      <w:r w:rsidR="00916BF5">
        <w:rPr>
          <w:rStyle w:val="sw"/>
          <w:color w:val="000000" w:themeColor="text1"/>
          <w:sz w:val="22"/>
          <w:szCs w:val="22"/>
        </w:rPr>
        <w:t xml:space="preserve">. Workshop manajemen domain dan hosting website merupakan kegiatan yang membahas tentang bagaimana mengelola domain dan hosting website. Kegiatan ini diarahkan kepada remaja agar mereka dapat memahami cara kerja dan pentingnya manajemen domain dan hosting dalam pembuatan website. Pada workshop ini peserta akan belajar </w:t>
      </w:r>
      <w:proofErr w:type="gramStart"/>
      <w:r w:rsidR="00916BF5">
        <w:rPr>
          <w:rStyle w:val="sw"/>
          <w:color w:val="000000" w:themeColor="text1"/>
          <w:sz w:val="22"/>
          <w:szCs w:val="22"/>
        </w:rPr>
        <w:t>tentang</w:t>
      </w:r>
      <w:r w:rsidR="00403A42">
        <w:rPr>
          <w:rStyle w:val="sw"/>
          <w:color w:val="000000" w:themeColor="text1"/>
          <w:sz w:val="22"/>
          <w:szCs w:val="22"/>
        </w:rPr>
        <w:t xml:space="preserve"> </w:t>
      </w:r>
      <w:r w:rsidR="00916BF5">
        <w:rPr>
          <w:rStyle w:val="sw"/>
          <w:color w:val="000000" w:themeColor="text1"/>
          <w:sz w:val="22"/>
          <w:szCs w:val="22"/>
        </w:rPr>
        <w:t xml:space="preserve"> (</w:t>
      </w:r>
      <w:proofErr w:type="gramEnd"/>
      <w:r w:rsidR="00916BF5">
        <w:rPr>
          <w:rStyle w:val="sw"/>
          <w:color w:val="000000" w:themeColor="text1"/>
          <w:sz w:val="22"/>
          <w:szCs w:val="22"/>
        </w:rPr>
        <w:t>1)</w:t>
      </w:r>
      <w:r w:rsidR="00403A42">
        <w:rPr>
          <w:rStyle w:val="sw"/>
          <w:color w:val="000000" w:themeColor="text1"/>
          <w:sz w:val="22"/>
          <w:szCs w:val="22"/>
        </w:rPr>
        <w:t xml:space="preserve"> </w:t>
      </w:r>
      <w:r w:rsidR="00916BF5">
        <w:rPr>
          <w:rStyle w:val="sw"/>
          <w:color w:val="000000" w:themeColor="text1"/>
          <w:sz w:val="22"/>
          <w:szCs w:val="22"/>
        </w:rPr>
        <w:t>Apa itu domain dan hosting;</w:t>
      </w:r>
      <w:r w:rsidR="00403A42">
        <w:rPr>
          <w:rStyle w:val="sw"/>
          <w:color w:val="000000" w:themeColor="text1"/>
          <w:sz w:val="22"/>
          <w:szCs w:val="22"/>
        </w:rPr>
        <w:t xml:space="preserve"> </w:t>
      </w:r>
      <w:r w:rsidR="00916BF5">
        <w:rPr>
          <w:rStyle w:val="sw"/>
          <w:color w:val="000000" w:themeColor="text1"/>
          <w:sz w:val="22"/>
          <w:szCs w:val="22"/>
        </w:rPr>
        <w:t>(2)</w:t>
      </w:r>
      <w:r w:rsidR="00403A42">
        <w:rPr>
          <w:rStyle w:val="sw"/>
          <w:color w:val="000000" w:themeColor="text1"/>
          <w:sz w:val="22"/>
          <w:szCs w:val="22"/>
        </w:rPr>
        <w:t xml:space="preserve"> </w:t>
      </w:r>
      <w:r w:rsidR="00916BF5">
        <w:rPr>
          <w:rStyle w:val="sw"/>
          <w:color w:val="000000" w:themeColor="text1"/>
          <w:sz w:val="22"/>
          <w:szCs w:val="22"/>
        </w:rPr>
        <w:t>Cara membeli dan mengelola domain;</w:t>
      </w:r>
      <w:r w:rsidR="00403A42">
        <w:rPr>
          <w:rStyle w:val="sw"/>
          <w:color w:val="000000" w:themeColor="text1"/>
          <w:sz w:val="22"/>
          <w:szCs w:val="22"/>
        </w:rPr>
        <w:t xml:space="preserve"> </w:t>
      </w:r>
      <w:r w:rsidR="00916BF5">
        <w:rPr>
          <w:rStyle w:val="sw"/>
          <w:color w:val="000000" w:themeColor="text1"/>
          <w:sz w:val="22"/>
          <w:szCs w:val="22"/>
        </w:rPr>
        <w:t>(3)</w:t>
      </w:r>
      <w:r w:rsidR="00403A42">
        <w:rPr>
          <w:rStyle w:val="sw"/>
          <w:color w:val="000000" w:themeColor="text1"/>
          <w:sz w:val="22"/>
          <w:szCs w:val="22"/>
        </w:rPr>
        <w:t xml:space="preserve"> </w:t>
      </w:r>
      <w:r w:rsidR="00916BF5">
        <w:rPr>
          <w:rStyle w:val="sw"/>
          <w:color w:val="000000" w:themeColor="text1"/>
          <w:sz w:val="22"/>
          <w:szCs w:val="22"/>
        </w:rPr>
        <w:t>Cara mengelola hosting website;(4)</w:t>
      </w:r>
      <w:r w:rsidR="00403A42">
        <w:rPr>
          <w:rStyle w:val="sw"/>
          <w:color w:val="000000" w:themeColor="text1"/>
          <w:sz w:val="22"/>
          <w:szCs w:val="22"/>
        </w:rPr>
        <w:t xml:space="preserve"> </w:t>
      </w:r>
      <w:r w:rsidR="00916BF5">
        <w:rPr>
          <w:rStyle w:val="sw"/>
          <w:color w:val="000000" w:themeColor="text1"/>
          <w:sz w:val="22"/>
          <w:szCs w:val="22"/>
        </w:rPr>
        <w:t xml:space="preserve">Bagaimana cara mengatur konfigurasi domain dan hosting agar website dapat </w:t>
      </w:r>
      <w:r w:rsidR="00916BF5">
        <w:rPr>
          <w:rStyle w:val="sw"/>
          <w:color w:val="000000" w:themeColor="text1"/>
          <w:sz w:val="22"/>
          <w:szCs w:val="22"/>
        </w:rPr>
        <w:lastRenderedPageBreak/>
        <w:t>diakses oleh publik. Workshop ini diharapkan dapat memberikan pengetahuan dan kemampuan kepada remaja dalam mengelola domain dan hosting website, sehingga mereka dapat membuat dan mengelola website dengan lebih efektif dan efisien.</w:t>
      </w:r>
    </w:p>
    <w:p w14:paraId="2FC3F511" w14:textId="77777777" w:rsidR="00916BF5" w:rsidRPr="00916BF5" w:rsidRDefault="00916BF5" w:rsidP="00916BF5">
      <w:pPr>
        <w:tabs>
          <w:tab w:val="left" w:pos="709"/>
        </w:tabs>
        <w:jc w:val="both"/>
        <w:rPr>
          <w:b/>
        </w:rPr>
      </w:pPr>
    </w:p>
    <w:p w14:paraId="24DD4EAB" w14:textId="59224807" w:rsidR="00D56051" w:rsidRPr="001C44EB" w:rsidRDefault="00431BCC" w:rsidP="00431BCC">
      <w:pPr>
        <w:jc w:val="both"/>
        <w:rPr>
          <w:sz w:val="22"/>
          <w:szCs w:val="22"/>
        </w:rPr>
      </w:pPr>
      <w:r w:rsidRPr="001C44EB">
        <w:rPr>
          <w:sz w:val="22"/>
          <w:szCs w:val="22"/>
        </w:rPr>
        <w:t>Kata kunci:</w:t>
      </w:r>
      <w:r w:rsidRPr="00627B70">
        <w:rPr>
          <w:sz w:val="22"/>
          <w:szCs w:val="22"/>
        </w:rPr>
        <w:t xml:space="preserve"> </w:t>
      </w:r>
      <w:r w:rsidR="001C44EB">
        <w:rPr>
          <w:sz w:val="22"/>
          <w:szCs w:val="22"/>
        </w:rPr>
        <w:t>BKPRMI</w:t>
      </w:r>
      <w:r w:rsidRPr="001C44EB">
        <w:rPr>
          <w:sz w:val="22"/>
          <w:szCs w:val="22"/>
        </w:rPr>
        <w:t xml:space="preserve">; </w:t>
      </w:r>
      <w:proofErr w:type="gramStart"/>
      <w:r w:rsidR="00F74B6E">
        <w:rPr>
          <w:sz w:val="22"/>
          <w:szCs w:val="22"/>
        </w:rPr>
        <w:t>Hosting</w:t>
      </w:r>
      <w:r w:rsidRPr="001C44EB">
        <w:rPr>
          <w:sz w:val="22"/>
          <w:szCs w:val="22"/>
        </w:rPr>
        <w:t>;</w:t>
      </w:r>
      <w:r w:rsidR="00F74B6E">
        <w:rPr>
          <w:sz w:val="22"/>
          <w:szCs w:val="22"/>
        </w:rPr>
        <w:t>Website</w:t>
      </w:r>
      <w:proofErr w:type="gramEnd"/>
    </w:p>
    <w:p w14:paraId="591FBCC7" w14:textId="77777777" w:rsidR="00D56051" w:rsidRPr="00627B70" w:rsidRDefault="00D56051" w:rsidP="00DF2065">
      <w:pPr>
        <w:jc w:val="both"/>
        <w:rPr>
          <w:sz w:val="22"/>
          <w:szCs w:val="22"/>
          <w:lang w:val="id-ID"/>
        </w:rPr>
      </w:pPr>
    </w:p>
    <w:p w14:paraId="319A0326" w14:textId="77777777" w:rsidR="00D56051" w:rsidRPr="00627B70" w:rsidRDefault="00D56051" w:rsidP="00DF2065">
      <w:pPr>
        <w:jc w:val="both"/>
        <w:rPr>
          <w:sz w:val="22"/>
          <w:szCs w:val="22"/>
          <w:lang w:val="id-ID"/>
        </w:rPr>
      </w:pPr>
    </w:p>
    <w:p w14:paraId="7C778F02" w14:textId="77777777" w:rsidR="00D56051" w:rsidRPr="00627B70" w:rsidRDefault="00D56051" w:rsidP="00DF2065">
      <w:pPr>
        <w:jc w:val="both"/>
        <w:rPr>
          <w:sz w:val="22"/>
          <w:szCs w:val="22"/>
          <w:lang w:val="id-ID"/>
        </w:rPr>
      </w:pPr>
    </w:p>
    <w:p w14:paraId="11B64780" w14:textId="77777777" w:rsidR="00A11E5D" w:rsidRPr="00627B70" w:rsidRDefault="00A11E5D" w:rsidP="00DF2065">
      <w:pPr>
        <w:jc w:val="both"/>
        <w:rPr>
          <w:sz w:val="22"/>
          <w:szCs w:val="22"/>
          <w:lang w:val="id-ID"/>
        </w:rPr>
      </w:pPr>
    </w:p>
    <w:p w14:paraId="18E1B213" w14:textId="77777777" w:rsidR="00A11E5D" w:rsidRDefault="00A11E5D" w:rsidP="00DF2065">
      <w:pPr>
        <w:jc w:val="both"/>
        <w:rPr>
          <w:sz w:val="22"/>
          <w:szCs w:val="22"/>
        </w:rPr>
      </w:pPr>
    </w:p>
    <w:p w14:paraId="25793BB3"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36F40FBB"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4C0C3A45" w14:textId="77777777" w:rsidR="001A467C" w:rsidRPr="002E36A8" w:rsidRDefault="001A467C" w:rsidP="001A467C">
      <w:pPr>
        <w:autoSpaceDE w:val="0"/>
        <w:autoSpaceDN w:val="0"/>
        <w:adjustRightInd w:val="0"/>
        <w:jc w:val="both"/>
        <w:rPr>
          <w:b/>
          <w:lang w:val="id-ID"/>
        </w:rPr>
      </w:pPr>
    </w:p>
    <w:p w14:paraId="2D453B2B" w14:textId="77777777" w:rsidR="004807C2" w:rsidRDefault="004807C2" w:rsidP="004807C2">
      <w:pPr>
        <w:ind w:firstLine="720"/>
        <w:jc w:val="both"/>
      </w:pPr>
      <w:r>
        <w:t>Perkembangan informasi dan komunikasi berkembang sangat pesat yang dapat mempengaruhi cara berpikir dan kemampuan manusia. Tentunya semua pekerjaan harus dilakukan dengan cepat, tepat dan dengan hasil yang baik. Kemajuan teknologi informasi untuk mendukung data dan pengolahan data sudah menjadi kebutuhan pokok instansi. Lembaga layanan yang memberikan layanan kepada masyarakat sangat membutuhkan kecepatan layanan data untuk memberikan layanan yang optimal kepada penggunanya.</w:t>
      </w:r>
    </w:p>
    <w:p w14:paraId="53FBB19E" w14:textId="7EEFEDDB" w:rsidR="004807C2" w:rsidRDefault="004807C2" w:rsidP="004807C2">
      <w:pPr>
        <w:ind w:firstLine="720"/>
        <w:jc w:val="both"/>
      </w:pPr>
      <w:r>
        <w:t>Untuk membuat website kita membutuhkan dua bagian penting yaitu domain dan hosting. Singkatnya, nama domain adalah alamat sebuah situs web. Orang yang menggunakan nama domain ini dapat mengunjungi situs tersebut. Tujuan nama domain adalah untuk memudahkan pengunjung mengakses website dan mengingat alamat website</w:t>
      </w:r>
      <w:r w:rsidR="00480666">
        <w:fldChar w:fldCharType="begin" w:fldLock="1"/>
      </w:r>
      <w:r w:rsidR="00480666">
        <w:instrText>ADDIN CSL_CITATION {"citationItems":[{"id":"ITEM-1","itemData":{"DOI":"10.54914/jtt.v6i2.289","ISSN":"2477-0043","abstract":"Banyaknya sekolah saat ini berlomba-lomba membuat media informasi dan promosi semenarik mungkin yang digunakan untuk menarik perhatian dalam memperoleh calon siswa dan siswi baru. Kebanyakan media yang yang digunakan oleh sekolah masih memiliki keterbatasan dalam penyampaiannya dan dirasa masih kurang efesien. Hal itu yang dialami oleh SMK Dewi Sartika Tangerang, sebagai sekolah swasta, tentunya hal itu menjadi permasalahan dalam persaingan dengan sekolah lainnya untuk memperoleh siswa/i baru dan citra sekolah menjadi kurang dikenal oleh masyarakat. Maka dari itu, perlu adanya penambahan media dengan cakupan akses informasi dan promosi yang lebih luas agar banyak masyarakat yang mengetahui dan tertarik dengan SMK Dewi Sartika Tangerang. Penelitian ini menggunakam metode field research dengan proses pengumpulan data melalui observasi, wawancara dan dokumentasi. Terdapat juga analisa permasalahan, analisa kebutuhan dan metode pengujian menggunakan black box testing untuk mengetahui apakah website sesuai dengan yang diharapkan. Dengan adanya penelitian ini, penulis berharap dapat meningkatkan perolehan target siswa/i yang lebih tinggi serta dapat meningkatkan citra sekolah dimata masyarakat.","author":[{"dropping-particle":"","family":"Andriyan","given":"Wendy","non-dropping-particle":"","parse-names":false,"suffix":""},{"dropping-particle":"","family":"Septiawan","given":"Sarwan Septiawan","non-dropping-particle":"","parse-names":false,"suffix":""},{"dropping-particle":"","family":"Aulya","given":"Annisa","non-dropping-particle":"","parse-names":false,"suffix":""}],"container-title":"Jurnal Teknologi Terpadu","id":"ITEM-1","issue":"2","issued":{"date-parts":[["2020"]]},"page":"79-88","title":"Perancangan Website sebagai Media Informasi dan Peningkatan Citra Pada SMK Dewi Sartika Tangerang","type":"article-journal","volume":"6"},"uris":["http://www.mendeley.com/documents/?uuid=0c2291e2-b61c-45b8-bc20-fe0bc6e505eb"]}],"mendeley":{"formattedCitation":"(Andriyan et al., 2020)","plainTextFormattedCitation":"(Andriyan et al., 2020)","previouslyFormattedCitation":"(Andriyan et al., 2020)"},"properties":{"noteIndex":0},"schema":"https://github.com/citation-style-language/schema/raw/master/csl-citation.json"}</w:instrText>
      </w:r>
      <w:r w:rsidR="00480666">
        <w:fldChar w:fldCharType="separate"/>
      </w:r>
      <w:r w:rsidR="00480666" w:rsidRPr="00480666">
        <w:rPr>
          <w:noProof/>
        </w:rPr>
        <w:t>(Andriyan et al., 2020)</w:t>
      </w:r>
      <w:r w:rsidR="00480666">
        <w:fldChar w:fldCharType="end"/>
      </w:r>
      <w:r>
        <w:t>. Bahkan jika Anda perlu mengubah alamat IP situs web untuk beberapa tujuan (mis. memindahkan server komputer), Anda tidak perlu memberi tahu pengunjung Anda alamat IP baru karena mereka hanya memerlukan nama domain unttuk datang ke halaman tersebut.</w:t>
      </w:r>
    </w:p>
    <w:p w14:paraId="79D9E1CC" w14:textId="2214E58F" w:rsidR="004807C2" w:rsidRDefault="004807C2" w:rsidP="004807C2">
      <w:pPr>
        <w:ind w:firstLine="720"/>
        <w:jc w:val="both"/>
      </w:pPr>
      <w:r>
        <w:t xml:space="preserve">Pengertian hosting dapat diibaratkan sebagai kios atau ruangan </w:t>
      </w:r>
      <w:r>
        <w:t>di mall, pengelola mall menyewakan ruangan, infrastruktur, listrik, telepon dan fasilitas lainnya agar masyarakat dapat membuka usaha. Setiap kios dapat memiliki pengelola yang berbeda, dan setiap interior berbeda dan berfungsi dengan caranya sendiri. Dalam hal ini, kios atau ruangan yang disewa pasti akan memiliki keterbatasan ruang seperti 10 meter x 6 meter dan maksimal seukuran gedung mall</w:t>
      </w:r>
      <w:r w:rsidR="00480666">
        <w:fldChar w:fldCharType="begin" w:fldLock="1"/>
      </w:r>
      <w:r w:rsidR="00480666">
        <w:instrText>ADDIN CSL_CITATION {"citationItems":[{"id":"ITEM-1","itemData":{"author":[{"dropping-particle":"","family":"Arnomo","given":"Sasa Ani","non-dropping-particle":"","parse-names":false,"suffix":""},{"dropping-particle":"","family":"Informatika","given":"Teknik","non-dropping-particle":"","parse-names":false,"suffix":""},{"dropping-particle":"","family":"Batam","given":"Universitas Putera","non-dropping-particle":"","parse-names":false,"suffix":""},{"dropping-particle":"","family":"Informasi","given":"Sistem","non-dropping-particle":"","parse-names":false,"suffix":""},{"dropping-particle":"","family":"Batam","given":"Universitas Putera","non-dropping-particle":"","parse-names":false,"suffix":""}],"id":"ITEM-1","issue":"3","issued":{"date-parts":[["2022"]]},"title":"PEMBINAAN PEMBU ATAN BLOG SEBAGAI BRANDING USAHA TOKO PENDAHULUAN Toko Habibie merupakan salah satu bidang usaha yang bergerak dibidang penjualan sprei , bed cover , selimut , karpet , handuk , kasur Palem- bang , alat rumah tangga dan lain lain . Toko Ha","type":"article-journal","volume":"5"},"uris":["http://www.mendeley.com/documents/?uuid=9748fb91-3200-422e-94ff-6518f4c3ca1d"]}],"mendeley":{"formattedCitation":"(Arnomo et al., 2022)","plainTextFormattedCitation":"(Arnomo et al., 2022)","previouslyFormattedCitation":"(Arnomo et al., 2022)"},"properties":{"noteIndex":0},"schema":"https://github.com/citation-style-language/schema/raw/master/csl-citation.json"}</w:instrText>
      </w:r>
      <w:r w:rsidR="00480666">
        <w:fldChar w:fldCharType="separate"/>
      </w:r>
      <w:r w:rsidR="00480666" w:rsidRPr="00480666">
        <w:rPr>
          <w:noProof/>
        </w:rPr>
        <w:t>(Arnomo et al., 2022)</w:t>
      </w:r>
      <w:r w:rsidR="00480666">
        <w:fldChar w:fldCharType="end"/>
      </w:r>
      <w:r>
        <w:t>. Penyedia hosting seperti Raja-jawebhost.com memberi Anda perangkat keras, jaringan (infrastruktur), email (telepon) dll. sehingga Anda dapat membangun sebuah situs web. Server (mal) dapat memiliki banyak klien, setiap klien memiliki batas penggunaan ruang disk (room limit) dan tentu saja setiap klien memelihara situs webnya sendiri.</w:t>
      </w:r>
    </w:p>
    <w:p w14:paraId="36B8426D" w14:textId="77777777" w:rsidR="004807C2" w:rsidRDefault="004807C2" w:rsidP="004807C2">
      <w:pPr>
        <w:ind w:firstLine="720"/>
        <w:jc w:val="both"/>
      </w:pPr>
      <w:r>
        <w:t>Oleh karena itu pemanfaatan teknologi informasi dalam mengelola dan menghosting domain sebagai media informasi sangat membantu BKPRMI khususnya para anggota dan staf untuk dekat dengan masyarakat dan menyampaikan informasi tentang kegiatan kepemudaan masjid yang sesuai dengan perkembangan teknologi informasi saat ini.</w:t>
      </w:r>
    </w:p>
    <w:p w14:paraId="2DA48B27" w14:textId="77777777" w:rsidR="000D11BE" w:rsidRPr="002E36A8" w:rsidRDefault="000D11BE" w:rsidP="00070849">
      <w:pPr>
        <w:ind w:firstLine="709"/>
        <w:jc w:val="both"/>
      </w:pPr>
    </w:p>
    <w:p w14:paraId="1C7B0FAB" w14:textId="77777777" w:rsidR="00431BCC" w:rsidRPr="002E36A8" w:rsidRDefault="00431BCC" w:rsidP="00070849">
      <w:pPr>
        <w:ind w:firstLine="709"/>
        <w:jc w:val="both"/>
      </w:pPr>
    </w:p>
    <w:p w14:paraId="3814C4F3" w14:textId="77777777" w:rsidR="00D56051" w:rsidRPr="002E36A8" w:rsidRDefault="00620D8E" w:rsidP="00D56051">
      <w:pPr>
        <w:jc w:val="both"/>
        <w:rPr>
          <w:b/>
          <w:lang w:val="id-ID"/>
        </w:rPr>
      </w:pPr>
      <w:r w:rsidRPr="002E36A8">
        <w:rPr>
          <w:b/>
        </w:rPr>
        <w:t>METOD</w:t>
      </w:r>
      <w:r w:rsidR="00533B85" w:rsidRPr="002E36A8">
        <w:rPr>
          <w:b/>
          <w:lang w:val="id-ID"/>
        </w:rPr>
        <w:t>E</w:t>
      </w:r>
    </w:p>
    <w:p w14:paraId="0FD4701A" w14:textId="77777777" w:rsidR="00D56051" w:rsidRPr="002E36A8" w:rsidRDefault="00D56051" w:rsidP="00D56051">
      <w:pPr>
        <w:jc w:val="both"/>
        <w:rPr>
          <w:b/>
        </w:rPr>
      </w:pPr>
    </w:p>
    <w:p w14:paraId="1A5A83F3" w14:textId="596ECC66" w:rsidR="006B14E2" w:rsidRDefault="006B14E2" w:rsidP="006B14E2">
      <w:pPr>
        <w:tabs>
          <w:tab w:val="left" w:pos="709"/>
        </w:tabs>
        <w:jc w:val="both"/>
        <w:rPr>
          <w:b/>
        </w:rPr>
      </w:pPr>
      <w:r>
        <w:rPr>
          <w:rStyle w:val="sw"/>
          <w:color w:val="000000" w:themeColor="text1"/>
          <w:sz w:val="22"/>
          <w:szCs w:val="22"/>
        </w:rPr>
        <w:t xml:space="preserve">Workshop manajemen domain dan hosting website merupakan kegiatan yang </w:t>
      </w:r>
      <w:r>
        <w:rPr>
          <w:rStyle w:val="sw"/>
          <w:color w:val="000000" w:themeColor="text1"/>
          <w:sz w:val="22"/>
          <w:szCs w:val="22"/>
        </w:rPr>
        <w:lastRenderedPageBreak/>
        <w:t xml:space="preserve">membahas tentang bagaimana mengelola domain dan hosting website. Kegiatan ini diarahkan kepada remaja agar mereka dapat memahami cara kerja dan pentingnya manajemen domain dan hosting dalam pembuatan website. </w:t>
      </w:r>
      <w:r w:rsidR="00F8708E" w:rsidRPr="00582289">
        <w:t>Metode pelaksaan dalam pengabdian masyarakat ini yaitu presentasi penyampaian materi dan praktikkum langsung.</w:t>
      </w:r>
      <w:r w:rsidR="00F8708E">
        <w:t xml:space="preserve"> </w:t>
      </w:r>
      <w:r>
        <w:rPr>
          <w:rStyle w:val="sw"/>
          <w:color w:val="000000" w:themeColor="text1"/>
          <w:sz w:val="22"/>
          <w:szCs w:val="22"/>
        </w:rPr>
        <w:t>Pada workshop ini peserta akan belajar tentang (1)</w:t>
      </w:r>
      <w:r w:rsidR="00F8708E">
        <w:rPr>
          <w:rStyle w:val="sw"/>
          <w:color w:val="000000" w:themeColor="text1"/>
          <w:sz w:val="22"/>
          <w:szCs w:val="22"/>
        </w:rPr>
        <w:t xml:space="preserve"> </w:t>
      </w:r>
      <w:r>
        <w:rPr>
          <w:rStyle w:val="sw"/>
          <w:color w:val="000000" w:themeColor="text1"/>
          <w:sz w:val="22"/>
          <w:szCs w:val="22"/>
        </w:rPr>
        <w:t>Apa itu domain dan hosting;(2)</w:t>
      </w:r>
      <w:r w:rsidR="00F8708E">
        <w:rPr>
          <w:rStyle w:val="sw"/>
          <w:color w:val="000000" w:themeColor="text1"/>
          <w:sz w:val="22"/>
          <w:szCs w:val="22"/>
        </w:rPr>
        <w:t xml:space="preserve"> </w:t>
      </w:r>
      <w:r>
        <w:rPr>
          <w:rStyle w:val="sw"/>
          <w:color w:val="000000" w:themeColor="text1"/>
          <w:sz w:val="22"/>
          <w:szCs w:val="22"/>
        </w:rPr>
        <w:t>Cara membeli dan mengelola domain;(3)</w:t>
      </w:r>
      <w:r w:rsidR="00F8708E">
        <w:rPr>
          <w:rStyle w:val="sw"/>
          <w:color w:val="000000" w:themeColor="text1"/>
          <w:sz w:val="22"/>
          <w:szCs w:val="22"/>
        </w:rPr>
        <w:t xml:space="preserve"> </w:t>
      </w:r>
      <w:r>
        <w:rPr>
          <w:rStyle w:val="sw"/>
          <w:color w:val="000000" w:themeColor="text1"/>
          <w:sz w:val="22"/>
          <w:szCs w:val="22"/>
        </w:rPr>
        <w:t xml:space="preserve">Cara </w:t>
      </w:r>
      <w:r w:rsidR="00F07D47" w:rsidRPr="00582289">
        <w:rPr>
          <w:noProof/>
        </w:rPr>
        <w:drawing>
          <wp:anchor distT="0" distB="0" distL="114300" distR="114300" simplePos="0" relativeHeight="251668480" behindDoc="0" locked="0" layoutInCell="1" allowOverlap="1" wp14:anchorId="66B27E88" wp14:editId="3D639C49">
            <wp:simplePos x="0" y="0"/>
            <wp:positionH relativeFrom="column">
              <wp:posOffset>2682983</wp:posOffset>
            </wp:positionH>
            <wp:positionV relativeFrom="paragraph">
              <wp:posOffset>1946922</wp:posOffset>
            </wp:positionV>
            <wp:extent cx="2376170" cy="993775"/>
            <wp:effectExtent l="19050" t="19050" r="24130" b="15875"/>
            <wp:wrapNone/>
            <wp:docPr id="719" name="Picture 719"/>
            <wp:cNvGraphicFramePr/>
            <a:graphic xmlns:a="http://schemas.openxmlformats.org/drawingml/2006/main">
              <a:graphicData uri="http://schemas.openxmlformats.org/drawingml/2006/picture">
                <pic:pic xmlns:pic="http://schemas.openxmlformats.org/drawingml/2006/picture">
                  <pic:nvPicPr>
                    <pic:cNvPr id="719" name="Picture 71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76170" cy="993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rStyle w:val="sw"/>
          <w:color w:val="000000" w:themeColor="text1"/>
          <w:sz w:val="22"/>
          <w:szCs w:val="22"/>
        </w:rPr>
        <w:t>mengelola hosting website;(4)</w:t>
      </w:r>
      <w:r w:rsidR="00F8708E">
        <w:rPr>
          <w:rStyle w:val="sw"/>
          <w:color w:val="000000" w:themeColor="text1"/>
          <w:sz w:val="22"/>
          <w:szCs w:val="22"/>
        </w:rPr>
        <w:t xml:space="preserve"> </w:t>
      </w:r>
      <w:r>
        <w:rPr>
          <w:rStyle w:val="sw"/>
          <w:color w:val="000000" w:themeColor="text1"/>
          <w:sz w:val="22"/>
          <w:szCs w:val="22"/>
        </w:rPr>
        <w:t>Bagaimana cara mengatur konfigurasi domain dan hosting agar website dapat diakses oleh publik;(5)</w:t>
      </w:r>
      <w:r w:rsidR="00F8708E">
        <w:rPr>
          <w:rStyle w:val="sw"/>
          <w:color w:val="000000" w:themeColor="text1"/>
          <w:sz w:val="22"/>
          <w:szCs w:val="22"/>
        </w:rPr>
        <w:t xml:space="preserve"> </w:t>
      </w:r>
      <w:r>
        <w:rPr>
          <w:rStyle w:val="sw"/>
          <w:color w:val="000000" w:themeColor="text1"/>
          <w:sz w:val="22"/>
          <w:szCs w:val="22"/>
        </w:rPr>
        <w:t xml:space="preserve">Tips dan trik dalam manajemen domain dan </w:t>
      </w:r>
      <w:r w:rsidR="00F8708E">
        <w:rPr>
          <w:rStyle w:val="sw"/>
          <w:color w:val="000000" w:themeColor="text1"/>
          <w:sz w:val="22"/>
          <w:szCs w:val="22"/>
        </w:rPr>
        <w:t>hosting website</w:t>
      </w:r>
      <w:r w:rsidR="00480666">
        <w:rPr>
          <w:rStyle w:val="sw"/>
          <w:color w:val="000000" w:themeColor="text1"/>
          <w:sz w:val="22"/>
          <w:szCs w:val="22"/>
        </w:rPr>
        <w:fldChar w:fldCharType="begin" w:fldLock="1"/>
      </w:r>
      <w:r w:rsidR="00480666">
        <w:rPr>
          <w:rStyle w:val="sw"/>
          <w:color w:val="000000" w:themeColor="text1"/>
          <w:sz w:val="22"/>
          <w:szCs w:val="22"/>
        </w:rPr>
        <w:instrText>ADDIN CSL_CITATION {"citationItems":[{"id":"ITEM-1","itemData":{"DOI":"10.51747/abdipancamarga.v3i1.986","abstract":"Teknologi informasi pembelajaran mengalami perubahan seiring dengan perkembangan jaman. Hal ini berdampak kepada guru, siswa, orang tua dituntut untuk mampu beradaptasi dengan kemajuan teknologi dalam proses pembelajaran. Perkembangan dan penggunaan teknologi komputer dalam sistem pendidikan dapat membuat reformasi untuk sistem pendidikan yang lebih baik. Sejak pandemi covid-19 tahun 2019 hingga saat ini memaksa proses pembelajaran terus berlanjut untuk menjaga stabilitas penyampaian materi pada siswa. Keadaan kemampuan penguasaan teknologi informasi antara siswa, guru dan orang tua ada gap.  Aneka ragam kemampuan tersebut memaksa penyamaan kemampuan, sehingga meminimasi ketidak berhasilan kemampuan dalam penyampaian dan penerimaan materi saat proses pembelajaran. Untuk itu diperlukan pendampingan, sosialisasi dan pelatihan sehingga penguasaan teknologi lebih baik. Adanya gap pemahaman dan kemampuan teknologi informasi menjadi masalah tersendiri saat pembelajaran daring di era pandemi. Kegiatan ini dilakukan di SDN Sumber wetan 1 Kota Probolinggo yang berada di jalan Genitu no. 45 Kedupok Probolinggo. Tujuannya adalah peningkatan kualitas pembelajaran, sedangkan produk dari hasil pengabdian adalah media belajar untuk mendukung proses pembelajaran siswa untuk membantu minimasi gap penguasaan teknologi informasi dan membantu pembelajaran daring terlaksana dengan baik serta penyerapan materi selama pembelajaran daring bisa maksimal","author":[{"dropping-particle":"","family":"Trismawati","given":"Trismawati","non-dropping-particle":"","parse-names":false,"suffix":""},{"dropping-particle":"","family":"Astuti","given":"Agustina Puji","non-dropping-particle":"","parse-names":false,"suffix":""},{"dropping-particle":"","family":"Bahri","given":"M. Saiful","non-dropping-particle":"","parse-names":false,"suffix":""},{"dropping-particle":"","family":"Basit","given":"Abdul","non-dropping-particle":"","parse-names":false,"suffix":""},{"dropping-particle":"","family":"Indrati","given":"Wahyu","non-dropping-particle":"","parse-names":false,"suffix":""},{"dropping-particle":"","family":"Putri","given":"Fellicia Roshita Armanda","non-dropping-particle":"","parse-names":false,"suffix":""},{"dropping-particle":"","family":"Novitasari","given":"Riza","non-dropping-particle":"","parse-names":false,"suffix":""},{"dropping-particle":"","family":"Mustafafi","given":"Wanda Zahratul","non-dropping-particle":"","parse-names":false,"suffix":""},{"dropping-particle":"","family":"Safira","given":"Meilani","non-dropping-particle":"","parse-names":false,"suffix":""}],"container-title":"Jurnal Abdi Panca Marga","id":"ITEM-1","issue":"1","issued":{"date-parts":[["2022"]]},"page":"46-50","title":"Adaptasi Teknologi Informasi Pembelajaran untuk Meningkatkan Efektifitas Keberhasilan Pembelajaran Daring di SDN Sumber Wetan 1 Probolinggo","type":"article-journal","volume":"3"},"uris":["http://www.mendeley.com/documents/?uuid=04082a02-e5a7-4fa4-ac14-29c27e260357"]}],"mendeley":{"formattedCitation":"(Trismawati et al., 2022)","plainTextFormattedCitation":"(Trismawati et al., 2022)","previouslyFormattedCitation":"(Trismawati et al., 2022)"},"properties":{"noteIndex":0},"schema":"https://github.com/citation-style-language/schema/raw/master/csl-citation.json"}</w:instrText>
      </w:r>
      <w:r w:rsidR="00480666">
        <w:rPr>
          <w:rStyle w:val="sw"/>
          <w:color w:val="000000" w:themeColor="text1"/>
          <w:sz w:val="22"/>
          <w:szCs w:val="22"/>
        </w:rPr>
        <w:fldChar w:fldCharType="separate"/>
      </w:r>
      <w:r w:rsidR="00480666" w:rsidRPr="00480666">
        <w:rPr>
          <w:rStyle w:val="sw"/>
          <w:noProof/>
          <w:color w:val="000000" w:themeColor="text1"/>
          <w:sz w:val="22"/>
          <w:szCs w:val="22"/>
        </w:rPr>
        <w:t>(Trismawati et al., 2022)</w:t>
      </w:r>
      <w:r w:rsidR="00480666">
        <w:rPr>
          <w:rStyle w:val="sw"/>
          <w:color w:val="000000" w:themeColor="text1"/>
          <w:sz w:val="22"/>
          <w:szCs w:val="22"/>
        </w:rPr>
        <w:fldChar w:fldCharType="end"/>
      </w:r>
      <w:r>
        <w:rPr>
          <w:rStyle w:val="sw"/>
          <w:color w:val="000000" w:themeColor="text1"/>
          <w:sz w:val="22"/>
          <w:szCs w:val="22"/>
        </w:rPr>
        <w:t>. Workshop ini diharapkan dapat memberikan pengetahuan dan kemampuan kepada remaja dalam mengelola domain dan hosting website, sehingga mereka dapat membuat dan mengelola website dengan lebih efektif dan efisien.</w:t>
      </w:r>
    </w:p>
    <w:p w14:paraId="2B1F2B4E" w14:textId="77777777" w:rsidR="00A142B8" w:rsidRPr="002E36A8" w:rsidRDefault="00A142B8" w:rsidP="00D56051">
      <w:pPr>
        <w:jc w:val="both"/>
        <w:rPr>
          <w:b/>
        </w:rPr>
      </w:pPr>
    </w:p>
    <w:p w14:paraId="65CD1A1D" w14:textId="77777777" w:rsidR="00A142B8" w:rsidRPr="002E36A8" w:rsidRDefault="00A142B8" w:rsidP="00D56051">
      <w:pPr>
        <w:jc w:val="both"/>
        <w:rPr>
          <w:b/>
        </w:rPr>
      </w:pPr>
    </w:p>
    <w:p w14:paraId="086FAF05" w14:textId="77777777" w:rsidR="00D56051" w:rsidRPr="002E36A8" w:rsidRDefault="00D56051" w:rsidP="00D56051">
      <w:pPr>
        <w:jc w:val="both"/>
        <w:rPr>
          <w:b/>
          <w:lang w:val="id-ID"/>
        </w:rPr>
      </w:pPr>
      <w:r w:rsidRPr="002E36A8">
        <w:rPr>
          <w:b/>
        </w:rPr>
        <w:t>PEMBAHASAN</w:t>
      </w:r>
    </w:p>
    <w:p w14:paraId="3F99F62F" w14:textId="77777777" w:rsidR="00D56051" w:rsidRPr="002E36A8" w:rsidRDefault="00D56051" w:rsidP="00D56051">
      <w:pPr>
        <w:jc w:val="both"/>
        <w:rPr>
          <w:b/>
          <w:lang w:val="id-ID"/>
        </w:rPr>
      </w:pPr>
    </w:p>
    <w:p w14:paraId="292832C2" w14:textId="6A3025AD" w:rsidR="00403A42" w:rsidRPr="00582289" w:rsidRDefault="00F8708E" w:rsidP="00403A42">
      <w:pPr>
        <w:ind w:left="-5" w:right="1"/>
        <w:jc w:val="both"/>
      </w:pPr>
      <w:bookmarkStart w:id="0" w:name="_Hlk66703373"/>
      <w:bookmarkStart w:id="1" w:name="_Hlk123292100"/>
      <w:r w:rsidRPr="00F8708E">
        <w:rPr>
          <w:rStyle w:val="sw"/>
          <w:color w:val="000000" w:themeColor="text1"/>
          <w:sz w:val="22"/>
          <w:szCs w:val="22"/>
        </w:rPr>
        <w:t xml:space="preserve">Materi Pembuatan Website sebagai Media Informasi </w:t>
      </w:r>
      <w:proofErr w:type="gramStart"/>
      <w:r w:rsidRPr="00F8708E">
        <w:rPr>
          <w:rStyle w:val="sw"/>
          <w:color w:val="000000" w:themeColor="text1"/>
          <w:sz w:val="22"/>
          <w:szCs w:val="22"/>
        </w:rPr>
        <w:t>meliputi :</w:t>
      </w:r>
      <w:proofErr w:type="gramEnd"/>
      <w:r w:rsidRPr="00F8708E">
        <w:rPr>
          <w:rStyle w:val="sw"/>
          <w:color w:val="000000" w:themeColor="text1"/>
          <w:sz w:val="22"/>
          <w:szCs w:val="22"/>
        </w:rPr>
        <w:t xml:space="preserve"> Pengenalan Apa itu domain dan hosting?, Pengenalan fitur-fitur Cpanel, Menu-menu pada halaman manajemen domain dan hosting pada Cpanel dan cara pengelolaan domain dan hosting pada website</w:t>
      </w:r>
      <w:bookmarkEnd w:id="0"/>
      <w:r w:rsidRPr="00F8708E">
        <w:rPr>
          <w:rStyle w:val="sw"/>
          <w:color w:val="000000" w:themeColor="text1"/>
          <w:sz w:val="22"/>
          <w:szCs w:val="22"/>
        </w:rPr>
        <w:t>.</w:t>
      </w:r>
      <w:r>
        <w:rPr>
          <w:rStyle w:val="sw"/>
          <w:color w:val="000000" w:themeColor="text1"/>
          <w:sz w:val="22"/>
          <w:szCs w:val="22"/>
        </w:rPr>
        <w:t xml:space="preserve"> </w:t>
      </w:r>
      <w:r w:rsidRPr="00F8708E">
        <w:rPr>
          <w:rStyle w:val="sw"/>
          <w:color w:val="000000" w:themeColor="text1"/>
          <w:sz w:val="22"/>
          <w:szCs w:val="22"/>
        </w:rPr>
        <w:t>Untuk mendapatkan hosting dan domain dapat dibeli pada penyedia layanan seperti IDCloudhost atau yang lainnya. Disini akan menggunkan jasa IDCloudhost.</w:t>
      </w:r>
      <w:r w:rsidR="00403A42">
        <w:rPr>
          <w:rStyle w:val="sw"/>
          <w:color w:val="000000" w:themeColor="text1"/>
          <w:sz w:val="22"/>
          <w:szCs w:val="22"/>
        </w:rPr>
        <w:t xml:space="preserve"> </w:t>
      </w:r>
      <w:r w:rsidRPr="00582289">
        <w:t>Buka Website idcloudhost</w:t>
      </w:r>
      <w:r w:rsidR="00403A42">
        <w:t xml:space="preserve"> </w:t>
      </w:r>
      <w:hyperlink r:id="rId9" w:history="1">
        <w:r w:rsidR="00403A42" w:rsidRPr="00A9259B">
          <w:rPr>
            <w:rStyle w:val="Hyperlink"/>
          </w:rPr>
          <w:t>https://idcloudhost.com</w:t>
        </w:r>
      </w:hyperlink>
      <w:r w:rsidRPr="00582289">
        <w:t xml:space="preserve"> </w:t>
      </w:r>
    </w:p>
    <w:p w14:paraId="40350A39" w14:textId="4897D69A" w:rsidR="00923328" w:rsidRDefault="00923328" w:rsidP="00923328">
      <w:pPr>
        <w:spacing w:after="414"/>
        <w:ind w:right="1"/>
        <w:jc w:val="both"/>
        <w:rPr>
          <w:rStyle w:val="sw"/>
          <w:color w:val="000000" w:themeColor="text1"/>
          <w:sz w:val="22"/>
          <w:szCs w:val="22"/>
        </w:rPr>
      </w:pPr>
      <w:r w:rsidRPr="00582289">
        <w:rPr>
          <w:noProof/>
        </w:rPr>
        <w:drawing>
          <wp:anchor distT="0" distB="0" distL="114300" distR="114300" simplePos="0" relativeHeight="251659264" behindDoc="0" locked="0" layoutInCell="1" allowOverlap="1" wp14:anchorId="74EAD394" wp14:editId="4D4B357E">
            <wp:simplePos x="0" y="0"/>
            <wp:positionH relativeFrom="column">
              <wp:posOffset>-1905</wp:posOffset>
            </wp:positionH>
            <wp:positionV relativeFrom="paragraph">
              <wp:posOffset>55880</wp:posOffset>
            </wp:positionV>
            <wp:extent cx="2362200" cy="1419225"/>
            <wp:effectExtent l="19050" t="19050" r="19050" b="28575"/>
            <wp:wrapNone/>
            <wp:docPr id="686" name="Picture 686"/>
            <wp:cNvGraphicFramePr/>
            <a:graphic xmlns:a="http://schemas.openxmlformats.org/drawingml/2006/main">
              <a:graphicData uri="http://schemas.openxmlformats.org/drawingml/2006/picture">
                <pic:pic xmlns:pic="http://schemas.openxmlformats.org/drawingml/2006/picture">
                  <pic:nvPicPr>
                    <pic:cNvPr id="686" name="Picture 68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62200" cy="1419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bookmarkEnd w:id="1"/>
    </w:p>
    <w:p w14:paraId="0410B382" w14:textId="076513CE" w:rsidR="00923328" w:rsidRDefault="00923328" w:rsidP="00923328">
      <w:pPr>
        <w:spacing w:after="414"/>
        <w:ind w:right="1"/>
        <w:jc w:val="both"/>
        <w:rPr>
          <w:rStyle w:val="sw"/>
          <w:color w:val="000000" w:themeColor="text1"/>
          <w:sz w:val="22"/>
          <w:szCs w:val="22"/>
        </w:rPr>
      </w:pPr>
    </w:p>
    <w:p w14:paraId="4BB58573" w14:textId="0DCD6EC9" w:rsidR="00923328" w:rsidRDefault="00923328" w:rsidP="00923328">
      <w:pPr>
        <w:spacing w:after="414"/>
        <w:ind w:right="1"/>
        <w:jc w:val="both"/>
        <w:rPr>
          <w:rStyle w:val="sw"/>
          <w:color w:val="000000" w:themeColor="text1"/>
          <w:sz w:val="22"/>
          <w:szCs w:val="22"/>
        </w:rPr>
      </w:pPr>
    </w:p>
    <w:p w14:paraId="44653712" w14:textId="7D50EC25" w:rsidR="00403A42" w:rsidRDefault="00403A42" w:rsidP="00923328">
      <w:pPr>
        <w:ind w:left="-5" w:right="-5"/>
        <w:jc w:val="both"/>
        <w:rPr>
          <w:rStyle w:val="sw"/>
          <w:color w:val="000000" w:themeColor="text1"/>
          <w:sz w:val="22"/>
          <w:szCs w:val="22"/>
        </w:rPr>
      </w:pPr>
    </w:p>
    <w:p w14:paraId="24803A29" w14:textId="6643EDF7" w:rsidR="00403A42" w:rsidRDefault="00403A42" w:rsidP="00923328">
      <w:pPr>
        <w:ind w:left="-5" w:right="-5"/>
        <w:jc w:val="both"/>
        <w:rPr>
          <w:rStyle w:val="sw"/>
          <w:color w:val="000000" w:themeColor="text1"/>
          <w:sz w:val="22"/>
          <w:szCs w:val="22"/>
        </w:rPr>
      </w:pPr>
    </w:p>
    <w:p w14:paraId="570D09FA" w14:textId="20A28D95" w:rsidR="00403A42" w:rsidRDefault="00403A42" w:rsidP="00923328">
      <w:pPr>
        <w:ind w:left="-5" w:right="-5"/>
        <w:jc w:val="both"/>
        <w:rPr>
          <w:rStyle w:val="sw"/>
          <w:color w:val="000000" w:themeColor="text1"/>
          <w:sz w:val="22"/>
          <w:szCs w:val="22"/>
        </w:rPr>
      </w:pPr>
      <w:r>
        <w:rPr>
          <w:rStyle w:val="sw"/>
          <w:color w:val="000000" w:themeColor="text1"/>
          <w:sz w:val="22"/>
          <w:szCs w:val="22"/>
        </w:rPr>
        <w:t>Gambar 1. Layanan Hosting IDCloudHost</w:t>
      </w:r>
    </w:p>
    <w:p w14:paraId="31D385FC" w14:textId="77777777" w:rsidR="00403A42" w:rsidRDefault="00403A42" w:rsidP="00923328">
      <w:pPr>
        <w:ind w:left="-5" w:right="-5"/>
        <w:jc w:val="both"/>
        <w:rPr>
          <w:rStyle w:val="sw"/>
          <w:color w:val="000000" w:themeColor="text1"/>
          <w:sz w:val="22"/>
          <w:szCs w:val="22"/>
        </w:rPr>
      </w:pPr>
    </w:p>
    <w:p w14:paraId="082E3E84" w14:textId="79FE74CB" w:rsidR="00923328" w:rsidRPr="00923328" w:rsidRDefault="00923328" w:rsidP="00923328">
      <w:pPr>
        <w:ind w:left="-5" w:right="-5"/>
        <w:jc w:val="both"/>
        <w:rPr>
          <w:rStyle w:val="sw"/>
          <w:color w:val="000000" w:themeColor="text1"/>
          <w:sz w:val="22"/>
          <w:szCs w:val="22"/>
        </w:rPr>
      </w:pPr>
      <w:r w:rsidRPr="00923328">
        <w:rPr>
          <w:rStyle w:val="sw"/>
          <w:color w:val="000000" w:themeColor="text1"/>
          <w:sz w:val="22"/>
          <w:szCs w:val="22"/>
        </w:rPr>
        <w:t xml:space="preserve">Pilih menu produk -&gt; Cloud </w:t>
      </w:r>
      <w:proofErr w:type="gramStart"/>
      <w:r w:rsidRPr="00923328">
        <w:rPr>
          <w:rStyle w:val="sw"/>
          <w:color w:val="000000" w:themeColor="text1"/>
          <w:sz w:val="22"/>
          <w:szCs w:val="22"/>
        </w:rPr>
        <w:t>Hosting  -</w:t>
      </w:r>
      <w:proofErr w:type="gramEnd"/>
      <w:r w:rsidRPr="00923328">
        <w:rPr>
          <w:rStyle w:val="sw"/>
          <w:color w:val="000000" w:themeColor="text1"/>
          <w:sz w:val="22"/>
          <w:szCs w:val="22"/>
        </w:rPr>
        <w:t>&gt; Pilih Paket yang sesuai dengan kebutuhan, disini akan memilih paket basic.</w:t>
      </w:r>
    </w:p>
    <w:p w14:paraId="01B7C86C" w14:textId="530E35EA" w:rsidR="00403A42" w:rsidRDefault="00403A42" w:rsidP="00923328">
      <w:pPr>
        <w:spacing w:after="414"/>
        <w:ind w:right="1"/>
        <w:jc w:val="both"/>
        <w:rPr>
          <w:rStyle w:val="sw"/>
          <w:color w:val="000000" w:themeColor="text1"/>
          <w:sz w:val="22"/>
          <w:szCs w:val="22"/>
        </w:rPr>
      </w:pPr>
      <w:r w:rsidRPr="00582289">
        <w:rPr>
          <w:noProof/>
        </w:rPr>
        <w:drawing>
          <wp:anchor distT="0" distB="0" distL="114300" distR="114300" simplePos="0" relativeHeight="251660288" behindDoc="0" locked="0" layoutInCell="1" allowOverlap="1" wp14:anchorId="471DF2CF" wp14:editId="485E6827">
            <wp:simplePos x="0" y="0"/>
            <wp:positionH relativeFrom="column">
              <wp:posOffset>24130</wp:posOffset>
            </wp:positionH>
            <wp:positionV relativeFrom="paragraph">
              <wp:posOffset>98389</wp:posOffset>
            </wp:positionV>
            <wp:extent cx="2371556" cy="333375"/>
            <wp:effectExtent l="19050" t="19050" r="10160" b="9525"/>
            <wp:wrapNone/>
            <wp:docPr id="688" name="Picture 688"/>
            <wp:cNvGraphicFramePr/>
            <a:graphic xmlns:a="http://schemas.openxmlformats.org/drawingml/2006/main">
              <a:graphicData uri="http://schemas.openxmlformats.org/drawingml/2006/picture">
                <pic:pic xmlns:pic="http://schemas.openxmlformats.org/drawingml/2006/picture">
                  <pic:nvPicPr>
                    <pic:cNvPr id="688" name="Picture 688"/>
                    <pic:cNvPicPr/>
                  </pic:nvPicPr>
                  <pic:blipFill>
                    <a:blip r:embed="rId11">
                      <a:extLst>
                        <a:ext uri="{28A0092B-C50C-407E-A947-70E740481C1C}">
                          <a14:useLocalDpi xmlns:a14="http://schemas.microsoft.com/office/drawing/2010/main" val="0"/>
                        </a:ext>
                      </a:extLst>
                    </a:blip>
                    <a:stretch>
                      <a:fillRect/>
                    </a:stretch>
                  </pic:blipFill>
                  <pic:spPr>
                    <a:xfrm>
                      <a:off x="0" y="0"/>
                      <a:ext cx="2371556" cy="3333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B754B2D" w14:textId="77777777" w:rsidR="00403A42" w:rsidRDefault="00403A42" w:rsidP="00403A42">
      <w:pPr>
        <w:spacing w:after="414"/>
        <w:ind w:right="1"/>
        <w:jc w:val="center"/>
        <w:rPr>
          <w:rStyle w:val="sw"/>
          <w:color w:val="000000" w:themeColor="text1"/>
          <w:sz w:val="22"/>
          <w:szCs w:val="22"/>
        </w:rPr>
      </w:pPr>
      <w:r>
        <w:rPr>
          <w:rStyle w:val="sw"/>
          <w:color w:val="000000" w:themeColor="text1"/>
          <w:sz w:val="22"/>
          <w:szCs w:val="22"/>
        </w:rPr>
        <w:t>Gambar 2. Paket Produk</w:t>
      </w:r>
    </w:p>
    <w:p w14:paraId="01F32310" w14:textId="591DAFC0" w:rsidR="00923328" w:rsidRDefault="00923328" w:rsidP="00403A42">
      <w:pPr>
        <w:spacing w:after="414"/>
        <w:ind w:right="1"/>
        <w:jc w:val="both"/>
        <w:rPr>
          <w:rStyle w:val="sw"/>
          <w:color w:val="000000" w:themeColor="text1"/>
          <w:sz w:val="22"/>
          <w:szCs w:val="22"/>
        </w:rPr>
      </w:pPr>
      <w:r w:rsidRPr="00923328">
        <w:rPr>
          <w:rStyle w:val="sw"/>
          <w:color w:val="000000" w:themeColor="text1"/>
          <w:sz w:val="22"/>
          <w:szCs w:val="22"/>
        </w:rPr>
        <w:t>Selanjutnya daftar domain baru, jika belum memiliki domain, lihat form berikut ini.</w:t>
      </w:r>
      <w:r w:rsidR="00403A42" w:rsidRPr="00403A42">
        <w:rPr>
          <w:noProof/>
        </w:rPr>
        <w:t xml:space="preserve"> </w:t>
      </w:r>
    </w:p>
    <w:p w14:paraId="3EA580D4" w14:textId="5CE4A1AB" w:rsidR="00923328" w:rsidRDefault="00923328" w:rsidP="00923328">
      <w:pPr>
        <w:ind w:left="-5" w:right="-5"/>
        <w:jc w:val="both"/>
        <w:rPr>
          <w:rStyle w:val="sw"/>
          <w:color w:val="000000" w:themeColor="text1"/>
          <w:sz w:val="22"/>
          <w:szCs w:val="22"/>
        </w:rPr>
      </w:pPr>
    </w:p>
    <w:p w14:paraId="26754519" w14:textId="1D6D6FDD" w:rsidR="00F07D47" w:rsidRDefault="00F07D47" w:rsidP="00923328">
      <w:pPr>
        <w:ind w:left="-5" w:right="-5"/>
        <w:jc w:val="both"/>
        <w:rPr>
          <w:rStyle w:val="sw"/>
          <w:color w:val="000000" w:themeColor="text1"/>
          <w:sz w:val="22"/>
          <w:szCs w:val="22"/>
        </w:rPr>
      </w:pPr>
    </w:p>
    <w:p w14:paraId="238D054B" w14:textId="7410D87F" w:rsidR="00F07D47" w:rsidRDefault="00F07D47" w:rsidP="00923328">
      <w:pPr>
        <w:ind w:left="-5" w:right="-5"/>
        <w:jc w:val="both"/>
        <w:rPr>
          <w:rStyle w:val="sw"/>
          <w:color w:val="000000" w:themeColor="text1"/>
          <w:sz w:val="22"/>
          <w:szCs w:val="22"/>
        </w:rPr>
      </w:pPr>
    </w:p>
    <w:p w14:paraId="454E8090" w14:textId="133208EB" w:rsidR="00F07D47" w:rsidRDefault="00F07D47" w:rsidP="00923328">
      <w:pPr>
        <w:ind w:left="-5" w:right="-5"/>
        <w:jc w:val="both"/>
        <w:rPr>
          <w:rStyle w:val="sw"/>
          <w:color w:val="000000" w:themeColor="text1"/>
          <w:sz w:val="22"/>
          <w:szCs w:val="22"/>
        </w:rPr>
      </w:pPr>
    </w:p>
    <w:p w14:paraId="73F98998" w14:textId="2BA8D9DF" w:rsidR="00F07D47" w:rsidRDefault="00F07D47" w:rsidP="00923328">
      <w:pPr>
        <w:ind w:left="-5" w:right="-5"/>
        <w:jc w:val="both"/>
        <w:rPr>
          <w:rStyle w:val="sw"/>
          <w:color w:val="000000" w:themeColor="text1"/>
          <w:sz w:val="22"/>
          <w:szCs w:val="22"/>
        </w:rPr>
      </w:pPr>
    </w:p>
    <w:p w14:paraId="07BAFDAE" w14:textId="5638004B" w:rsidR="00F07D47" w:rsidRDefault="00F07D47" w:rsidP="00923328">
      <w:pPr>
        <w:ind w:left="-5" w:right="-5"/>
        <w:jc w:val="both"/>
        <w:rPr>
          <w:rStyle w:val="sw"/>
          <w:color w:val="000000" w:themeColor="text1"/>
          <w:sz w:val="22"/>
          <w:szCs w:val="22"/>
        </w:rPr>
      </w:pPr>
    </w:p>
    <w:p w14:paraId="28035179" w14:textId="5DA9BBFA" w:rsidR="00F07D47" w:rsidRPr="00923328" w:rsidRDefault="00F07D47" w:rsidP="00F07D47">
      <w:pPr>
        <w:spacing w:after="414"/>
        <w:ind w:right="1"/>
        <w:jc w:val="center"/>
        <w:rPr>
          <w:rStyle w:val="sw"/>
          <w:color w:val="000000" w:themeColor="text1"/>
          <w:sz w:val="22"/>
          <w:szCs w:val="22"/>
        </w:rPr>
      </w:pPr>
      <w:r>
        <w:rPr>
          <w:rStyle w:val="sw"/>
          <w:color w:val="000000" w:themeColor="text1"/>
          <w:sz w:val="22"/>
          <w:szCs w:val="22"/>
        </w:rPr>
        <w:t>Gambar 3. Paket Domain</w:t>
      </w:r>
    </w:p>
    <w:p w14:paraId="335B816D" w14:textId="45485975" w:rsidR="00403A42" w:rsidRDefault="00923328" w:rsidP="00F07D47">
      <w:pPr>
        <w:ind w:left="-5" w:right="-5"/>
        <w:jc w:val="both"/>
        <w:rPr>
          <w:rStyle w:val="sw"/>
          <w:color w:val="000000" w:themeColor="text1"/>
          <w:sz w:val="22"/>
          <w:szCs w:val="22"/>
        </w:rPr>
      </w:pPr>
      <w:r w:rsidRPr="00923328">
        <w:rPr>
          <w:rStyle w:val="sw"/>
          <w:color w:val="000000" w:themeColor="text1"/>
          <w:sz w:val="22"/>
          <w:szCs w:val="22"/>
        </w:rPr>
        <w:t>Tuliskan nama domain pada kotak Search</w:t>
      </w:r>
    </w:p>
    <w:p w14:paraId="5984FFE2" w14:textId="5880F44F" w:rsidR="00923328" w:rsidRPr="00923328" w:rsidRDefault="00923328" w:rsidP="00F07D47">
      <w:pPr>
        <w:ind w:right="-5"/>
        <w:jc w:val="both"/>
        <w:rPr>
          <w:rStyle w:val="sw"/>
          <w:color w:val="000000" w:themeColor="text1"/>
          <w:sz w:val="22"/>
          <w:szCs w:val="22"/>
        </w:rPr>
      </w:pPr>
      <w:r w:rsidRPr="00923328">
        <w:rPr>
          <w:rStyle w:val="sw"/>
          <w:color w:val="000000" w:themeColor="text1"/>
          <w:sz w:val="22"/>
          <w:szCs w:val="22"/>
        </w:rPr>
        <w:t>domain dan pilih jenis domain (.com) dan tekan tombol check. Hasilnya sebagai berikut:</w:t>
      </w:r>
    </w:p>
    <w:p w14:paraId="57D39778" w14:textId="21299D30" w:rsidR="00D56051" w:rsidRDefault="00923328" w:rsidP="00D56051">
      <w:pPr>
        <w:jc w:val="both"/>
      </w:pPr>
      <w:r w:rsidRPr="00582289">
        <w:rPr>
          <w:noProof/>
        </w:rPr>
        <w:drawing>
          <wp:inline distT="0" distB="0" distL="0" distR="0" wp14:anchorId="4865E5A5" wp14:editId="11CBF192">
            <wp:extent cx="2376167" cy="1152525"/>
            <wp:effectExtent l="19050" t="19050" r="24765" b="9525"/>
            <wp:docPr id="721" name="Picture 721"/>
            <wp:cNvGraphicFramePr/>
            <a:graphic xmlns:a="http://schemas.openxmlformats.org/drawingml/2006/main">
              <a:graphicData uri="http://schemas.openxmlformats.org/drawingml/2006/picture">
                <pic:pic xmlns:pic="http://schemas.openxmlformats.org/drawingml/2006/picture">
                  <pic:nvPicPr>
                    <pic:cNvPr id="721" name="Picture 721"/>
                    <pic:cNvPicPr/>
                  </pic:nvPicPr>
                  <pic:blipFill>
                    <a:blip r:embed="rId12"/>
                    <a:stretch>
                      <a:fillRect/>
                    </a:stretch>
                  </pic:blipFill>
                  <pic:spPr>
                    <a:xfrm>
                      <a:off x="0" y="0"/>
                      <a:ext cx="2389482" cy="1158983"/>
                    </a:xfrm>
                    <a:prstGeom prst="rect">
                      <a:avLst/>
                    </a:prstGeom>
                    <a:ln>
                      <a:solidFill>
                        <a:schemeClr val="tx1"/>
                      </a:solidFill>
                    </a:ln>
                  </pic:spPr>
                </pic:pic>
              </a:graphicData>
            </a:graphic>
          </wp:inline>
        </w:drawing>
      </w:r>
    </w:p>
    <w:p w14:paraId="1DACC04E" w14:textId="77777777" w:rsidR="00F07D47" w:rsidRDefault="00F07D47" w:rsidP="00F07D47">
      <w:pPr>
        <w:spacing w:after="414"/>
        <w:ind w:right="1"/>
        <w:jc w:val="center"/>
        <w:rPr>
          <w:color w:val="000000" w:themeColor="text1"/>
          <w:sz w:val="22"/>
          <w:szCs w:val="22"/>
        </w:rPr>
      </w:pPr>
      <w:r>
        <w:rPr>
          <w:rStyle w:val="sw"/>
          <w:color w:val="000000" w:themeColor="text1"/>
          <w:sz w:val="22"/>
          <w:szCs w:val="22"/>
        </w:rPr>
        <w:t>Gambar 4. Nama Domain</w:t>
      </w:r>
    </w:p>
    <w:p w14:paraId="4CE4F59E" w14:textId="6647A91B" w:rsidR="00923328" w:rsidRDefault="00923328" w:rsidP="00F07D47">
      <w:pPr>
        <w:spacing w:after="414"/>
        <w:ind w:right="1"/>
        <w:jc w:val="both"/>
        <w:rPr>
          <w:sz w:val="22"/>
          <w:szCs w:val="22"/>
        </w:rPr>
      </w:pPr>
      <w:r w:rsidRPr="00F07D47">
        <w:rPr>
          <w:rStyle w:val="sw"/>
          <w:color w:val="000000" w:themeColor="text1"/>
          <w:sz w:val="22"/>
          <w:szCs w:val="22"/>
        </w:rPr>
        <w:t xml:space="preserve">Disini hasilnya adalah domain sudah diregister, jadi tidak bisa digunakan kembali, dan domain ini sudah kita beli dan akan kita gunakan dalam pelatihan ini. Selanjutnya mengelola hosting dan domain </w:t>
      </w:r>
      <w:r w:rsidRPr="00F07D47">
        <w:rPr>
          <w:sz w:val="22"/>
          <w:szCs w:val="22"/>
        </w:rPr>
        <w:t xml:space="preserve">silahkan akses URL </w:t>
      </w:r>
      <w:hyperlink r:id="rId13">
        <w:r w:rsidRPr="00F07D47">
          <w:rPr>
            <w:color w:val="000080"/>
            <w:sz w:val="22"/>
            <w:szCs w:val="22"/>
            <w:u w:val="single" w:color="000080"/>
          </w:rPr>
          <w:t>https://my.idcloudhost.com/index.php?rp=/login</w:t>
        </w:r>
      </w:hyperlink>
      <w:r w:rsidRPr="00F07D47">
        <w:rPr>
          <w:sz w:val="22"/>
          <w:szCs w:val="22"/>
        </w:rPr>
        <w:t xml:space="preserve"> dan lakukan login dengan data berikut ini: </w:t>
      </w:r>
    </w:p>
    <w:p w14:paraId="2B559A9E" w14:textId="0E197292" w:rsidR="00F07D47" w:rsidRDefault="00F07D47" w:rsidP="00F07D47">
      <w:pPr>
        <w:spacing w:after="414"/>
        <w:ind w:right="1"/>
        <w:jc w:val="both"/>
        <w:rPr>
          <w:sz w:val="22"/>
          <w:szCs w:val="22"/>
        </w:rPr>
      </w:pPr>
    </w:p>
    <w:p w14:paraId="014D1659" w14:textId="055EF681" w:rsidR="00F07D47" w:rsidRDefault="00F07D47" w:rsidP="00F07D47">
      <w:pPr>
        <w:spacing w:after="414"/>
        <w:ind w:right="1"/>
        <w:jc w:val="both"/>
        <w:rPr>
          <w:sz w:val="22"/>
          <w:szCs w:val="22"/>
        </w:rPr>
      </w:pPr>
    </w:p>
    <w:p w14:paraId="27235FC0" w14:textId="662F5955" w:rsidR="00F07D47" w:rsidRDefault="00F07D47" w:rsidP="00F07D47">
      <w:pPr>
        <w:spacing w:after="414"/>
        <w:ind w:right="1"/>
        <w:jc w:val="both"/>
        <w:rPr>
          <w:sz w:val="22"/>
          <w:szCs w:val="22"/>
        </w:rPr>
      </w:pPr>
      <w:r w:rsidRPr="00F07D47">
        <w:rPr>
          <w:noProof/>
          <w:sz w:val="22"/>
          <w:szCs w:val="22"/>
        </w:rPr>
        <mc:AlternateContent>
          <mc:Choice Requires="wpg">
            <w:drawing>
              <wp:anchor distT="0" distB="0" distL="114300" distR="114300" simplePos="0" relativeHeight="251661312" behindDoc="0" locked="0" layoutInCell="1" allowOverlap="1" wp14:anchorId="482DFCF4" wp14:editId="5F350E67">
                <wp:simplePos x="0" y="0"/>
                <wp:positionH relativeFrom="column">
                  <wp:posOffset>8255</wp:posOffset>
                </wp:positionH>
                <wp:positionV relativeFrom="paragraph">
                  <wp:posOffset>122830</wp:posOffset>
                </wp:positionV>
                <wp:extent cx="2276475" cy="2667000"/>
                <wp:effectExtent l="19050" t="19050" r="28575" b="19050"/>
                <wp:wrapNone/>
                <wp:docPr id="14002" name="Group 14002"/>
                <wp:cNvGraphicFramePr/>
                <a:graphic xmlns:a="http://schemas.openxmlformats.org/drawingml/2006/main">
                  <a:graphicData uri="http://schemas.microsoft.com/office/word/2010/wordprocessingGroup">
                    <wpg:wgp>
                      <wpg:cNvGrpSpPr/>
                      <wpg:grpSpPr>
                        <a:xfrm>
                          <a:off x="0" y="0"/>
                          <a:ext cx="2276475" cy="2667000"/>
                          <a:chOff x="0" y="0"/>
                          <a:chExt cx="3923665" cy="4799965"/>
                        </a:xfrm>
                      </wpg:grpSpPr>
                      <pic:pic xmlns:pic="http://schemas.openxmlformats.org/drawingml/2006/picture">
                        <pic:nvPicPr>
                          <pic:cNvPr id="733" name="Picture 733"/>
                          <pic:cNvPicPr/>
                        </pic:nvPicPr>
                        <pic:blipFill>
                          <a:blip r:embed="rId14"/>
                          <a:stretch>
                            <a:fillRect/>
                          </a:stretch>
                        </pic:blipFill>
                        <pic:spPr>
                          <a:xfrm>
                            <a:off x="0" y="0"/>
                            <a:ext cx="3923665" cy="4799965"/>
                          </a:xfrm>
                          <a:prstGeom prst="rect">
                            <a:avLst/>
                          </a:prstGeom>
                          <a:ln>
                            <a:solidFill>
                              <a:schemeClr val="tx1"/>
                            </a:solidFill>
                          </a:ln>
                        </pic:spPr>
                      </pic:pic>
                      <wps:wsp>
                        <wps:cNvPr id="734" name="Shape 734"/>
                        <wps:cNvSpPr/>
                        <wps:spPr>
                          <a:xfrm>
                            <a:off x="1189990" y="1450340"/>
                            <a:ext cx="1626235" cy="574675"/>
                          </a:xfrm>
                          <a:custGeom>
                            <a:avLst/>
                            <a:gdLst/>
                            <a:ahLst/>
                            <a:cxnLst/>
                            <a:rect l="0" t="0" r="0" b="0"/>
                            <a:pathLst>
                              <a:path w="1626235" h="574675">
                                <a:moveTo>
                                  <a:pt x="813435" y="574675"/>
                                </a:moveTo>
                                <a:lnTo>
                                  <a:pt x="0" y="574675"/>
                                </a:lnTo>
                                <a:lnTo>
                                  <a:pt x="0" y="0"/>
                                </a:lnTo>
                                <a:lnTo>
                                  <a:pt x="1626235" y="0"/>
                                </a:lnTo>
                                <a:lnTo>
                                  <a:pt x="1626235" y="574675"/>
                                </a:lnTo>
                                <a:lnTo>
                                  <a:pt x="813435" y="574675"/>
                                </a:lnTo>
                                <a:close/>
                              </a:path>
                            </a:pathLst>
                          </a:custGeom>
                          <a:ln w="54610" cap="flat">
                            <a:solidFill>
                              <a:schemeClr val="tx1"/>
                            </a:solidFill>
                            <a:round/>
                          </a:ln>
                        </wps:spPr>
                        <wps:style>
                          <a:lnRef idx="1">
                            <a:srgbClr val="FF0000"/>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7B0861C5" id="Group 14002" o:spid="_x0000_s1026" style="position:absolute;margin-left:.65pt;margin-top:9.65pt;width:179.25pt;height:210pt;z-index:251661312" coordsize="39236,4799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33" o:spid="_x0000_s1027" type="#_x0000_t75" style="position:absolute;width:39236;height:47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" stroked="t" strokecolor="black [3213]">
                  <v:imagedata r:id="rId15" o:title=""/>
                </v:shape>
                <v:shape id="Shape 734" o:spid="_x0000_s1028" style="position:absolute;left:11899;top:14503;width:16263;height:5747;visibility:visible;mso-wrap-style:square;v-text-anchor:top" coordsize="1626235,574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" path="m813435,574675l,574675,,,1626235,r,574675l813435,574675xe" filled="f" strokecolor="black [3213]" strokeweight="4.3pt">
                  <v:path arrowok="t" textboxrect="0,0,1626235,574675"/>
                </v:shape>
              </v:group>
            </w:pict>
          </mc:Fallback>
        </mc:AlternateContent>
      </w:r>
    </w:p>
    <w:p w14:paraId="5A9BC9F2" w14:textId="77777777" w:rsidR="00F07D47" w:rsidRPr="00F07D47" w:rsidRDefault="00F07D47" w:rsidP="00F07D47">
      <w:pPr>
        <w:spacing w:after="414"/>
        <w:ind w:right="1"/>
        <w:jc w:val="both"/>
        <w:rPr>
          <w:color w:val="000000" w:themeColor="text1"/>
          <w:sz w:val="22"/>
          <w:szCs w:val="22"/>
        </w:rPr>
      </w:pPr>
    </w:p>
    <w:p w14:paraId="7A702EE1" w14:textId="3CC35477" w:rsidR="00923328" w:rsidRDefault="00923328" w:rsidP="00923328">
      <w:pPr>
        <w:spacing w:after="580"/>
        <w:ind w:left="-5" w:right="-5"/>
        <w:jc w:val="both"/>
      </w:pPr>
    </w:p>
    <w:p w14:paraId="2C8C3445" w14:textId="19BE0925" w:rsidR="00923328" w:rsidRDefault="00923328" w:rsidP="00923328">
      <w:pPr>
        <w:spacing w:after="580"/>
        <w:ind w:left="-5" w:right="-5"/>
        <w:jc w:val="both"/>
      </w:pPr>
    </w:p>
    <w:p w14:paraId="6B66BE98" w14:textId="25B8A670" w:rsidR="002E36A8" w:rsidRDefault="002E36A8" w:rsidP="00D56051">
      <w:pPr>
        <w:jc w:val="both"/>
      </w:pPr>
    </w:p>
    <w:p w14:paraId="37D5D15B" w14:textId="20CD7284" w:rsidR="00923328" w:rsidRDefault="00923328" w:rsidP="00D56051">
      <w:pPr>
        <w:jc w:val="both"/>
      </w:pPr>
    </w:p>
    <w:p w14:paraId="04AEFF5C" w14:textId="488711E3" w:rsidR="00923328" w:rsidRDefault="00923328" w:rsidP="00D56051">
      <w:pPr>
        <w:jc w:val="both"/>
      </w:pPr>
    </w:p>
    <w:p w14:paraId="00C6046A" w14:textId="47A40CE8" w:rsidR="00923328" w:rsidRDefault="00923328" w:rsidP="00D56051">
      <w:pPr>
        <w:jc w:val="both"/>
      </w:pPr>
    </w:p>
    <w:p w14:paraId="7B8FF52C" w14:textId="11766D59" w:rsidR="00923328" w:rsidRDefault="00923328" w:rsidP="00D56051">
      <w:pPr>
        <w:jc w:val="both"/>
      </w:pPr>
    </w:p>
    <w:p w14:paraId="713A51B7" w14:textId="560B6021" w:rsidR="00923328" w:rsidRPr="00F07D47" w:rsidRDefault="00F07D47" w:rsidP="00F07D47">
      <w:pPr>
        <w:spacing w:after="414"/>
        <w:ind w:right="1"/>
        <w:jc w:val="center"/>
        <w:rPr>
          <w:color w:val="000000" w:themeColor="text1"/>
          <w:sz w:val="22"/>
          <w:szCs w:val="22"/>
        </w:rPr>
      </w:pPr>
      <w:r>
        <w:rPr>
          <w:rStyle w:val="sw"/>
          <w:color w:val="000000" w:themeColor="text1"/>
          <w:sz w:val="22"/>
          <w:szCs w:val="22"/>
        </w:rPr>
        <w:t>Gambar 5. Tampil Log In</w:t>
      </w:r>
    </w:p>
    <w:p w14:paraId="2C770F8A" w14:textId="4D73BCAF" w:rsidR="00923328" w:rsidRDefault="00923328" w:rsidP="00923328">
      <w:pPr>
        <w:ind w:left="-5" w:right="1"/>
      </w:pPr>
      <w:r w:rsidRPr="00582289">
        <w:t xml:space="preserve">Masukkan email sebagai </w:t>
      </w:r>
      <w:proofErr w:type="gramStart"/>
      <w:r w:rsidRPr="00582289">
        <w:t>berikut :</w:t>
      </w:r>
      <w:proofErr w:type="gramEnd"/>
    </w:p>
    <w:p w14:paraId="4E27B9A7" w14:textId="0FE3EC6D" w:rsidR="00805A89" w:rsidRDefault="00805A89" w:rsidP="00923328">
      <w:pPr>
        <w:ind w:left="-5" w:right="1"/>
      </w:pPr>
      <w:r w:rsidRPr="00582289">
        <w:rPr>
          <w:noProof/>
        </w:rPr>
        <w:drawing>
          <wp:anchor distT="0" distB="0" distL="114300" distR="114300" simplePos="0" relativeHeight="251662336" behindDoc="0" locked="0" layoutInCell="1" allowOverlap="1" wp14:anchorId="10D3925D" wp14:editId="6AE5679B">
            <wp:simplePos x="0" y="0"/>
            <wp:positionH relativeFrom="column">
              <wp:posOffset>10855</wp:posOffset>
            </wp:positionH>
            <wp:positionV relativeFrom="paragraph">
              <wp:posOffset>75722</wp:posOffset>
            </wp:positionV>
            <wp:extent cx="2375889" cy="1688980"/>
            <wp:effectExtent l="19050" t="19050" r="24765" b="26035"/>
            <wp:wrapNone/>
            <wp:docPr id="745" name="Picture 745"/>
            <wp:cNvGraphicFramePr/>
            <a:graphic xmlns:a="http://schemas.openxmlformats.org/drawingml/2006/main">
              <a:graphicData uri="http://schemas.openxmlformats.org/drawingml/2006/picture">
                <pic:pic xmlns:pic="http://schemas.openxmlformats.org/drawingml/2006/picture">
                  <pic:nvPicPr>
                    <pic:cNvPr id="745" name="Picture 745"/>
                    <pic:cNvPicPr/>
                  </pic:nvPicPr>
                  <pic:blipFill>
                    <a:blip r:embed="rId16">
                      <a:extLst>
                        <a:ext uri="{28A0092B-C50C-407E-A947-70E740481C1C}">
                          <a14:useLocalDpi xmlns:a14="http://schemas.microsoft.com/office/drawing/2010/main" val="0"/>
                        </a:ext>
                      </a:extLst>
                    </a:blip>
                    <a:stretch>
                      <a:fillRect/>
                    </a:stretch>
                  </pic:blipFill>
                  <pic:spPr>
                    <a:xfrm>
                      <a:off x="0" y="0"/>
                      <a:ext cx="2382072" cy="16933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7F1BA49" w14:textId="2E973604" w:rsidR="00805A89" w:rsidRDefault="00805A89" w:rsidP="00923328">
      <w:pPr>
        <w:ind w:left="-5" w:right="1"/>
        <w:rPr>
          <w:noProof/>
        </w:rPr>
      </w:pPr>
    </w:p>
    <w:p w14:paraId="100F52AE" w14:textId="12FBE19E" w:rsidR="00805A89" w:rsidRDefault="00805A89" w:rsidP="00923328">
      <w:pPr>
        <w:ind w:left="-5" w:right="1"/>
        <w:rPr>
          <w:noProof/>
        </w:rPr>
      </w:pPr>
    </w:p>
    <w:p w14:paraId="544C34EF" w14:textId="557B407D" w:rsidR="00805A89" w:rsidRDefault="00805A89" w:rsidP="00923328">
      <w:pPr>
        <w:ind w:left="-5" w:right="1"/>
        <w:rPr>
          <w:noProof/>
        </w:rPr>
      </w:pPr>
    </w:p>
    <w:p w14:paraId="75EF42E8" w14:textId="6D36908C" w:rsidR="00805A89" w:rsidRDefault="00805A89" w:rsidP="00923328">
      <w:pPr>
        <w:ind w:left="-5" w:right="1"/>
        <w:rPr>
          <w:noProof/>
        </w:rPr>
      </w:pPr>
    </w:p>
    <w:p w14:paraId="0B0FC4DA" w14:textId="21CDC6D5" w:rsidR="00805A89" w:rsidRDefault="00805A89" w:rsidP="00923328">
      <w:pPr>
        <w:ind w:left="-5" w:right="1"/>
        <w:rPr>
          <w:noProof/>
        </w:rPr>
      </w:pPr>
    </w:p>
    <w:p w14:paraId="468AD812" w14:textId="1BB12060" w:rsidR="00805A89" w:rsidRDefault="00805A89" w:rsidP="00923328">
      <w:pPr>
        <w:ind w:left="-5" w:right="1"/>
        <w:rPr>
          <w:noProof/>
        </w:rPr>
      </w:pPr>
    </w:p>
    <w:p w14:paraId="48C5E8C6" w14:textId="2B8EA1D8" w:rsidR="00805A89" w:rsidRDefault="00805A89" w:rsidP="00923328">
      <w:pPr>
        <w:ind w:left="-5" w:right="1"/>
        <w:rPr>
          <w:noProof/>
        </w:rPr>
      </w:pPr>
    </w:p>
    <w:p w14:paraId="4D2D41D0" w14:textId="5959B1D2" w:rsidR="00805A89" w:rsidRDefault="00805A89" w:rsidP="00923328">
      <w:pPr>
        <w:ind w:left="-5" w:right="1"/>
      </w:pPr>
    </w:p>
    <w:p w14:paraId="6E63489B" w14:textId="77777777" w:rsidR="00F07D47" w:rsidRDefault="00F07D47" w:rsidP="00F07D47">
      <w:pPr>
        <w:jc w:val="both"/>
      </w:pPr>
    </w:p>
    <w:p w14:paraId="69CB38CD" w14:textId="0D73C874" w:rsidR="00805A89" w:rsidRPr="00F07D47" w:rsidRDefault="00F07D47" w:rsidP="00F07D47">
      <w:pPr>
        <w:spacing w:after="414"/>
        <w:ind w:right="1"/>
        <w:jc w:val="center"/>
        <w:rPr>
          <w:color w:val="000000" w:themeColor="text1"/>
          <w:sz w:val="22"/>
          <w:szCs w:val="22"/>
        </w:rPr>
      </w:pPr>
      <w:r>
        <w:rPr>
          <w:rStyle w:val="sw"/>
          <w:color w:val="000000" w:themeColor="text1"/>
          <w:sz w:val="22"/>
          <w:szCs w:val="22"/>
        </w:rPr>
        <w:t>Gambar 6. Input Akun</w:t>
      </w:r>
    </w:p>
    <w:p w14:paraId="5887864E" w14:textId="4C67E542" w:rsidR="00805A89" w:rsidRDefault="00805A89" w:rsidP="00805A89">
      <w:pPr>
        <w:ind w:left="-5" w:right="1"/>
      </w:pPr>
      <w:r w:rsidRPr="00582289">
        <w:t>Tekan Tombol Next</w:t>
      </w:r>
    </w:p>
    <w:p w14:paraId="70AEBD07" w14:textId="315E87DC" w:rsidR="00805A89" w:rsidRDefault="00805A89" w:rsidP="00805A89">
      <w:pPr>
        <w:ind w:left="-5" w:right="1"/>
      </w:pPr>
      <w:r w:rsidRPr="00582289">
        <w:rPr>
          <w:noProof/>
        </w:rPr>
        <w:drawing>
          <wp:anchor distT="0" distB="0" distL="114300" distR="114300" simplePos="0" relativeHeight="251663360" behindDoc="0" locked="0" layoutInCell="1" allowOverlap="1" wp14:anchorId="5B3185E9" wp14:editId="09B004F1">
            <wp:simplePos x="0" y="0"/>
            <wp:positionH relativeFrom="column">
              <wp:posOffset>8255</wp:posOffset>
            </wp:positionH>
            <wp:positionV relativeFrom="paragraph">
              <wp:posOffset>45085</wp:posOffset>
            </wp:positionV>
            <wp:extent cx="2376170" cy="2014806"/>
            <wp:effectExtent l="19050" t="19050" r="24130" b="24130"/>
            <wp:wrapNone/>
            <wp:docPr id="747" name="Picture 747"/>
            <wp:cNvGraphicFramePr/>
            <a:graphic xmlns:a="http://schemas.openxmlformats.org/drawingml/2006/main">
              <a:graphicData uri="http://schemas.openxmlformats.org/drawingml/2006/picture">
                <pic:pic xmlns:pic="http://schemas.openxmlformats.org/drawingml/2006/picture">
                  <pic:nvPicPr>
                    <pic:cNvPr id="747" name="Picture 747"/>
                    <pic:cNvPicPr/>
                  </pic:nvPicPr>
                  <pic:blipFill>
                    <a:blip r:embed="rId17">
                      <a:extLst>
                        <a:ext uri="{28A0092B-C50C-407E-A947-70E740481C1C}">
                          <a14:useLocalDpi xmlns:a14="http://schemas.microsoft.com/office/drawing/2010/main" val="0"/>
                        </a:ext>
                      </a:extLst>
                    </a:blip>
                    <a:stretch>
                      <a:fillRect/>
                    </a:stretch>
                  </pic:blipFill>
                  <pic:spPr>
                    <a:xfrm>
                      <a:off x="0" y="0"/>
                      <a:ext cx="2376170" cy="201480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5D5B62A" w14:textId="21842A68" w:rsidR="00805A89" w:rsidRDefault="00805A89" w:rsidP="00805A89">
      <w:pPr>
        <w:ind w:left="-5" w:right="1"/>
      </w:pPr>
    </w:p>
    <w:p w14:paraId="302E166D" w14:textId="5E5E5815" w:rsidR="00805A89" w:rsidRDefault="00805A89" w:rsidP="00805A89">
      <w:pPr>
        <w:ind w:left="-5" w:right="1"/>
      </w:pPr>
    </w:p>
    <w:p w14:paraId="0BC90E43" w14:textId="34E60360" w:rsidR="00805A89" w:rsidRDefault="00805A89" w:rsidP="00805A89">
      <w:pPr>
        <w:ind w:left="-5" w:right="1"/>
      </w:pPr>
    </w:p>
    <w:p w14:paraId="769D345A" w14:textId="3D640AB8" w:rsidR="00805A89" w:rsidRDefault="00805A89" w:rsidP="00805A89">
      <w:pPr>
        <w:ind w:left="-5" w:right="1"/>
      </w:pPr>
    </w:p>
    <w:p w14:paraId="5C3989A2" w14:textId="31D2B58F" w:rsidR="00805A89" w:rsidRDefault="00805A89" w:rsidP="00805A89">
      <w:pPr>
        <w:ind w:left="-5" w:right="1"/>
      </w:pPr>
    </w:p>
    <w:p w14:paraId="14DAE74B" w14:textId="7C49A6EC" w:rsidR="00805A89" w:rsidRDefault="00805A89" w:rsidP="00805A89">
      <w:pPr>
        <w:ind w:left="-5" w:right="1"/>
      </w:pPr>
    </w:p>
    <w:p w14:paraId="594C12B1" w14:textId="0C75859F" w:rsidR="00805A89" w:rsidRDefault="00805A89" w:rsidP="00805A89">
      <w:pPr>
        <w:ind w:left="-5" w:right="1"/>
      </w:pPr>
    </w:p>
    <w:p w14:paraId="072AFBA8" w14:textId="589536FF" w:rsidR="00805A89" w:rsidRDefault="00805A89" w:rsidP="00805A89">
      <w:pPr>
        <w:ind w:left="-5" w:right="1"/>
      </w:pPr>
    </w:p>
    <w:p w14:paraId="37256BED" w14:textId="01641DD3" w:rsidR="00805A89" w:rsidRDefault="00805A89" w:rsidP="00805A89">
      <w:pPr>
        <w:ind w:left="-5" w:right="1"/>
      </w:pPr>
    </w:p>
    <w:p w14:paraId="5B2AE015" w14:textId="77777777" w:rsidR="00F07D47" w:rsidRDefault="00F07D47" w:rsidP="00805A89">
      <w:pPr>
        <w:ind w:left="-5" w:right="1"/>
      </w:pPr>
    </w:p>
    <w:p w14:paraId="23A47A36" w14:textId="7DC4842A" w:rsidR="00805A89" w:rsidRDefault="00805A89" w:rsidP="00805A89">
      <w:pPr>
        <w:ind w:left="-5" w:right="1"/>
      </w:pPr>
    </w:p>
    <w:p w14:paraId="1EC8E634" w14:textId="570E3206" w:rsidR="00F07D47" w:rsidRPr="00F07D47" w:rsidRDefault="00F07D47" w:rsidP="00F07D47">
      <w:pPr>
        <w:spacing w:after="414"/>
        <w:ind w:right="1"/>
        <w:jc w:val="center"/>
        <w:rPr>
          <w:color w:val="000000" w:themeColor="text1"/>
          <w:sz w:val="22"/>
          <w:szCs w:val="22"/>
        </w:rPr>
      </w:pPr>
      <w:r>
        <w:rPr>
          <w:rStyle w:val="sw"/>
          <w:color w:val="000000" w:themeColor="text1"/>
          <w:sz w:val="22"/>
          <w:szCs w:val="22"/>
        </w:rPr>
        <w:t>Gambar 7. Input Password</w:t>
      </w:r>
    </w:p>
    <w:p w14:paraId="770F3DF5" w14:textId="77777777" w:rsidR="00F07D47" w:rsidRPr="00582289" w:rsidRDefault="00F07D47" w:rsidP="00805A89">
      <w:pPr>
        <w:ind w:left="-5" w:right="1"/>
      </w:pPr>
    </w:p>
    <w:p w14:paraId="0A5A8FD8" w14:textId="1D310CC4" w:rsidR="00805A89" w:rsidRDefault="00805A89" w:rsidP="00F07D47">
      <w:pPr>
        <w:spacing w:after="92"/>
        <w:ind w:left="-5" w:right="1"/>
        <w:jc w:val="both"/>
        <w:rPr>
          <w:color w:val="000000"/>
        </w:rPr>
      </w:pPr>
      <w:r w:rsidRPr="00805A89">
        <w:rPr>
          <w:color w:val="000000"/>
        </w:rPr>
        <w:t>Tekan tombol Next.</w:t>
      </w:r>
      <w:r w:rsidR="00F07D47">
        <w:rPr>
          <w:color w:val="000000"/>
        </w:rPr>
        <w:t xml:space="preserve"> </w:t>
      </w:r>
      <w:r w:rsidRPr="00805A89">
        <w:rPr>
          <w:color w:val="000000"/>
        </w:rPr>
        <w:t>Jika login berhasil dan akan di redirect ke halaman dashboard client area idcloudhost, seperti berikut ini.</w:t>
      </w:r>
    </w:p>
    <w:p w14:paraId="4F518EC8" w14:textId="7AF751CE" w:rsidR="00805A89" w:rsidRDefault="00805A89" w:rsidP="00805A89">
      <w:pPr>
        <w:ind w:left="-5" w:right="1"/>
        <w:jc w:val="both"/>
        <w:rPr>
          <w:color w:val="000000"/>
        </w:rPr>
      </w:pPr>
      <w:r w:rsidRPr="00582289">
        <w:rPr>
          <w:noProof/>
        </w:rPr>
        <w:drawing>
          <wp:inline distT="0" distB="0" distL="0" distR="0" wp14:anchorId="4490381C" wp14:editId="69794578">
            <wp:extent cx="2376170" cy="1335764"/>
            <wp:effectExtent l="19050" t="19050" r="24130" b="17145"/>
            <wp:docPr id="761" name="Picture 761"/>
            <wp:cNvGraphicFramePr/>
            <a:graphic xmlns:a="http://schemas.openxmlformats.org/drawingml/2006/main">
              <a:graphicData uri="http://schemas.openxmlformats.org/drawingml/2006/picture">
                <pic:pic xmlns:pic="http://schemas.openxmlformats.org/drawingml/2006/picture">
                  <pic:nvPicPr>
                    <pic:cNvPr id="761" name="Picture 761"/>
                    <pic:cNvPicPr/>
                  </pic:nvPicPr>
                  <pic:blipFill>
                    <a:blip r:embed="rId18"/>
                    <a:stretch>
                      <a:fillRect/>
                    </a:stretch>
                  </pic:blipFill>
                  <pic:spPr>
                    <a:xfrm>
                      <a:off x="0" y="0"/>
                      <a:ext cx="2376170" cy="1335764"/>
                    </a:xfrm>
                    <a:prstGeom prst="rect">
                      <a:avLst/>
                    </a:prstGeom>
                    <a:ln>
                      <a:solidFill>
                        <a:schemeClr val="tx1"/>
                      </a:solidFill>
                    </a:ln>
                  </pic:spPr>
                </pic:pic>
              </a:graphicData>
            </a:graphic>
          </wp:inline>
        </w:drawing>
      </w:r>
    </w:p>
    <w:p w14:paraId="460382BA" w14:textId="1A9AEF70" w:rsidR="00FA4EBD" w:rsidRPr="00FA4EBD" w:rsidRDefault="00FA4EBD" w:rsidP="00FA4EBD">
      <w:pPr>
        <w:spacing w:after="414"/>
        <w:ind w:right="1"/>
        <w:jc w:val="center"/>
        <w:rPr>
          <w:color w:val="000000" w:themeColor="text1"/>
          <w:sz w:val="22"/>
          <w:szCs w:val="22"/>
        </w:rPr>
      </w:pPr>
      <w:r>
        <w:rPr>
          <w:rStyle w:val="sw"/>
          <w:color w:val="000000" w:themeColor="text1"/>
          <w:sz w:val="22"/>
          <w:szCs w:val="22"/>
        </w:rPr>
        <w:t>Gambar 8. My Dashboard</w:t>
      </w:r>
    </w:p>
    <w:p w14:paraId="2858B074" w14:textId="6BD3F53B" w:rsidR="00805A89" w:rsidRPr="00582289" w:rsidRDefault="00805A89" w:rsidP="00FA4EBD">
      <w:pPr>
        <w:ind w:left="-5" w:right="1"/>
        <w:jc w:val="both"/>
      </w:pPr>
      <w:r w:rsidRPr="00582289">
        <w:t>Pada halaman ini disediakan berbagai layanan dan tampilan data penggunaan dari kapasitas yang telah digunakan seperti hardisk, bandwith. Pada bagian ini disediakan menu untuk cara cepat menggunakan beberapa fitur sebagai berikut:</w:t>
      </w:r>
    </w:p>
    <w:p w14:paraId="34F433DB" w14:textId="4CDFD51B" w:rsidR="00805A89" w:rsidRPr="00805A89" w:rsidRDefault="00805A89" w:rsidP="00805A89">
      <w:pPr>
        <w:ind w:left="-5" w:right="1"/>
        <w:jc w:val="both"/>
        <w:rPr>
          <w:color w:val="000000"/>
        </w:rPr>
      </w:pPr>
      <w:r w:rsidRPr="00582289">
        <w:rPr>
          <w:noProof/>
        </w:rPr>
        <w:drawing>
          <wp:anchor distT="0" distB="0" distL="114300" distR="114300" simplePos="0" relativeHeight="251664384" behindDoc="0" locked="0" layoutInCell="1" allowOverlap="1" wp14:anchorId="680C5EAA" wp14:editId="4757BC88">
            <wp:simplePos x="0" y="0"/>
            <wp:positionH relativeFrom="column">
              <wp:posOffset>-8890</wp:posOffset>
            </wp:positionH>
            <wp:positionV relativeFrom="paragraph">
              <wp:posOffset>129540</wp:posOffset>
            </wp:positionV>
            <wp:extent cx="2376170" cy="1191044"/>
            <wp:effectExtent l="19050" t="19050" r="24130" b="28575"/>
            <wp:wrapNone/>
            <wp:docPr id="777" name="Picture 777"/>
            <wp:cNvGraphicFramePr/>
            <a:graphic xmlns:a="http://schemas.openxmlformats.org/drawingml/2006/main">
              <a:graphicData uri="http://schemas.openxmlformats.org/drawingml/2006/picture">
                <pic:pic xmlns:pic="http://schemas.openxmlformats.org/drawingml/2006/picture">
                  <pic:nvPicPr>
                    <pic:cNvPr id="777" name="Picture 77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76170" cy="1191044"/>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6A1A124" w14:textId="60C0702A" w:rsidR="00805A89" w:rsidRDefault="00805A89" w:rsidP="00923328">
      <w:pPr>
        <w:tabs>
          <w:tab w:val="left" w:pos="709"/>
        </w:tabs>
        <w:jc w:val="both"/>
        <w:rPr>
          <w:b/>
        </w:rPr>
      </w:pPr>
    </w:p>
    <w:p w14:paraId="36551574" w14:textId="7924DA6E" w:rsidR="00805A89" w:rsidRDefault="00805A89" w:rsidP="00923328">
      <w:pPr>
        <w:tabs>
          <w:tab w:val="left" w:pos="709"/>
        </w:tabs>
        <w:jc w:val="both"/>
        <w:rPr>
          <w:b/>
        </w:rPr>
      </w:pPr>
    </w:p>
    <w:p w14:paraId="15DC9F41" w14:textId="4BD64CAA" w:rsidR="00805A89" w:rsidRDefault="00805A89" w:rsidP="00923328">
      <w:pPr>
        <w:tabs>
          <w:tab w:val="left" w:pos="709"/>
        </w:tabs>
        <w:jc w:val="both"/>
        <w:rPr>
          <w:b/>
        </w:rPr>
      </w:pPr>
    </w:p>
    <w:p w14:paraId="7747FD9B" w14:textId="1FD91A12" w:rsidR="00805A89" w:rsidRDefault="00805A89" w:rsidP="00923328">
      <w:pPr>
        <w:tabs>
          <w:tab w:val="left" w:pos="709"/>
        </w:tabs>
        <w:jc w:val="both"/>
        <w:rPr>
          <w:b/>
        </w:rPr>
      </w:pPr>
    </w:p>
    <w:p w14:paraId="66C9FAA1" w14:textId="6DA0E760" w:rsidR="00805A89" w:rsidRDefault="00805A89" w:rsidP="00923328">
      <w:pPr>
        <w:tabs>
          <w:tab w:val="left" w:pos="709"/>
        </w:tabs>
        <w:jc w:val="both"/>
        <w:rPr>
          <w:b/>
        </w:rPr>
      </w:pPr>
    </w:p>
    <w:p w14:paraId="50D93580" w14:textId="37E6516F" w:rsidR="00805A89" w:rsidRDefault="00805A89" w:rsidP="00923328">
      <w:pPr>
        <w:tabs>
          <w:tab w:val="left" w:pos="709"/>
        </w:tabs>
        <w:jc w:val="both"/>
        <w:rPr>
          <w:b/>
        </w:rPr>
      </w:pPr>
    </w:p>
    <w:p w14:paraId="19CED250" w14:textId="57ACA0B0" w:rsidR="00805A89" w:rsidRDefault="00805A89" w:rsidP="00923328">
      <w:pPr>
        <w:tabs>
          <w:tab w:val="left" w:pos="709"/>
        </w:tabs>
        <w:jc w:val="both"/>
        <w:rPr>
          <w:b/>
        </w:rPr>
      </w:pPr>
    </w:p>
    <w:p w14:paraId="36AFF872" w14:textId="68E46F79" w:rsidR="00805A89" w:rsidRPr="00FA4EBD" w:rsidRDefault="00FA4EBD" w:rsidP="00FA4EBD">
      <w:pPr>
        <w:spacing w:after="414"/>
        <w:ind w:right="1"/>
        <w:jc w:val="center"/>
        <w:rPr>
          <w:color w:val="000000" w:themeColor="text1"/>
          <w:sz w:val="22"/>
          <w:szCs w:val="22"/>
        </w:rPr>
      </w:pPr>
      <w:r>
        <w:rPr>
          <w:rStyle w:val="sw"/>
          <w:color w:val="000000" w:themeColor="text1"/>
          <w:sz w:val="22"/>
          <w:szCs w:val="22"/>
        </w:rPr>
        <w:t>Gambar 9. Layanan IDCloudHosting</w:t>
      </w:r>
    </w:p>
    <w:p w14:paraId="1C639911" w14:textId="5418F715" w:rsidR="00805A89" w:rsidRDefault="00805A89" w:rsidP="00805A89">
      <w:pPr>
        <w:jc w:val="both"/>
      </w:pPr>
      <w:r w:rsidRPr="00582289">
        <w:t xml:space="preserve">Mengelola file dapat dilakukan dengan menggunakan menu File. Disini disediakan menumenu untuk pengelolaan file yang ada didalam server hosting. </w:t>
      </w:r>
    </w:p>
    <w:p w14:paraId="5CCBC7F4" w14:textId="48D2FC4D" w:rsidR="00805A89" w:rsidRPr="00582289" w:rsidRDefault="00805A89" w:rsidP="00805A89">
      <w:pPr>
        <w:jc w:val="both"/>
      </w:pPr>
      <w:r w:rsidRPr="00582289">
        <w:rPr>
          <w:noProof/>
        </w:rPr>
        <w:drawing>
          <wp:anchor distT="0" distB="0" distL="114300" distR="114300" simplePos="0" relativeHeight="251665408" behindDoc="0" locked="0" layoutInCell="1" allowOverlap="1" wp14:anchorId="1B7F016A" wp14:editId="2ECBC43D">
            <wp:simplePos x="0" y="0"/>
            <wp:positionH relativeFrom="column">
              <wp:posOffset>-8251</wp:posOffset>
            </wp:positionH>
            <wp:positionV relativeFrom="paragraph">
              <wp:posOffset>95250</wp:posOffset>
            </wp:positionV>
            <wp:extent cx="2376170" cy="1335764"/>
            <wp:effectExtent l="19050" t="19050" r="24130" b="17145"/>
            <wp:wrapNone/>
            <wp:docPr id="899" name="Picture 899"/>
            <wp:cNvGraphicFramePr/>
            <a:graphic xmlns:a="http://schemas.openxmlformats.org/drawingml/2006/main">
              <a:graphicData uri="http://schemas.openxmlformats.org/drawingml/2006/picture">
                <pic:pic xmlns:pic="http://schemas.openxmlformats.org/drawingml/2006/picture">
                  <pic:nvPicPr>
                    <pic:cNvPr id="899" name="Picture 89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6170" cy="1335764"/>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592FE3D" w14:textId="33303E4E" w:rsidR="00805A89" w:rsidRDefault="00805A89" w:rsidP="00923328">
      <w:pPr>
        <w:tabs>
          <w:tab w:val="left" w:pos="709"/>
        </w:tabs>
        <w:jc w:val="both"/>
        <w:rPr>
          <w:b/>
        </w:rPr>
      </w:pPr>
    </w:p>
    <w:p w14:paraId="5CD30F80" w14:textId="1D8F441C" w:rsidR="00805A89" w:rsidRDefault="00805A89" w:rsidP="00923328">
      <w:pPr>
        <w:tabs>
          <w:tab w:val="left" w:pos="709"/>
        </w:tabs>
        <w:jc w:val="both"/>
        <w:rPr>
          <w:b/>
        </w:rPr>
      </w:pPr>
    </w:p>
    <w:p w14:paraId="1C34972D" w14:textId="28986B3F" w:rsidR="00805A89" w:rsidRDefault="00805A89" w:rsidP="00923328">
      <w:pPr>
        <w:tabs>
          <w:tab w:val="left" w:pos="709"/>
        </w:tabs>
        <w:jc w:val="both"/>
        <w:rPr>
          <w:b/>
        </w:rPr>
      </w:pPr>
    </w:p>
    <w:p w14:paraId="7A5717D1" w14:textId="7A399526" w:rsidR="00805A89" w:rsidRDefault="00805A89" w:rsidP="00923328">
      <w:pPr>
        <w:tabs>
          <w:tab w:val="left" w:pos="709"/>
        </w:tabs>
        <w:jc w:val="both"/>
        <w:rPr>
          <w:b/>
        </w:rPr>
      </w:pPr>
    </w:p>
    <w:p w14:paraId="0E1BC61F" w14:textId="5A8C5BB7" w:rsidR="00805A89" w:rsidRDefault="00805A89" w:rsidP="00923328">
      <w:pPr>
        <w:tabs>
          <w:tab w:val="left" w:pos="709"/>
        </w:tabs>
        <w:jc w:val="both"/>
        <w:rPr>
          <w:b/>
        </w:rPr>
      </w:pPr>
    </w:p>
    <w:p w14:paraId="55A76E1F" w14:textId="133871A8" w:rsidR="00805A89" w:rsidRDefault="00805A89" w:rsidP="00923328">
      <w:pPr>
        <w:tabs>
          <w:tab w:val="left" w:pos="709"/>
        </w:tabs>
        <w:jc w:val="both"/>
        <w:rPr>
          <w:b/>
        </w:rPr>
      </w:pPr>
    </w:p>
    <w:p w14:paraId="776CFE10" w14:textId="2B5BA952" w:rsidR="00805A89" w:rsidRDefault="00805A89" w:rsidP="00923328">
      <w:pPr>
        <w:tabs>
          <w:tab w:val="left" w:pos="709"/>
        </w:tabs>
        <w:jc w:val="both"/>
        <w:rPr>
          <w:b/>
        </w:rPr>
      </w:pPr>
    </w:p>
    <w:p w14:paraId="767B6BDA" w14:textId="0C66465B" w:rsidR="00805A89" w:rsidRPr="00FA4EBD" w:rsidRDefault="00FA4EBD" w:rsidP="00FA4EBD">
      <w:pPr>
        <w:spacing w:after="414"/>
        <w:ind w:right="1"/>
        <w:jc w:val="center"/>
        <w:rPr>
          <w:color w:val="000000" w:themeColor="text1"/>
          <w:sz w:val="22"/>
          <w:szCs w:val="22"/>
        </w:rPr>
      </w:pPr>
      <w:r>
        <w:rPr>
          <w:rStyle w:val="sw"/>
          <w:color w:val="000000" w:themeColor="text1"/>
          <w:sz w:val="22"/>
          <w:szCs w:val="22"/>
        </w:rPr>
        <w:t xml:space="preserve">Gambar 10. Pengelola File </w:t>
      </w:r>
    </w:p>
    <w:p w14:paraId="41EDB8CF" w14:textId="38F45C53" w:rsidR="00805A89" w:rsidRDefault="00805A89" w:rsidP="00923328">
      <w:pPr>
        <w:tabs>
          <w:tab w:val="left" w:pos="709"/>
        </w:tabs>
        <w:jc w:val="both"/>
      </w:pPr>
      <w:r w:rsidRPr="00582289">
        <w:t>Mengelola basis data didalam cPanel dapat dilaukan dengan menggunakan PhpMyAdmin atau melakukan Remote ke Server</w:t>
      </w:r>
    </w:p>
    <w:p w14:paraId="1186BF23" w14:textId="245F45A2" w:rsidR="00805A89" w:rsidRDefault="00805A89" w:rsidP="00923328">
      <w:pPr>
        <w:tabs>
          <w:tab w:val="left" w:pos="709"/>
        </w:tabs>
        <w:jc w:val="both"/>
        <w:rPr>
          <w:b/>
        </w:rPr>
      </w:pPr>
      <w:r w:rsidRPr="00582289">
        <w:rPr>
          <w:noProof/>
        </w:rPr>
        <w:drawing>
          <wp:anchor distT="0" distB="0" distL="114300" distR="114300" simplePos="0" relativeHeight="251666432" behindDoc="0" locked="0" layoutInCell="1" allowOverlap="1" wp14:anchorId="75FF1118" wp14:editId="104344F7">
            <wp:simplePos x="0" y="0"/>
            <wp:positionH relativeFrom="column">
              <wp:posOffset>38735</wp:posOffset>
            </wp:positionH>
            <wp:positionV relativeFrom="paragraph">
              <wp:posOffset>65405</wp:posOffset>
            </wp:positionV>
            <wp:extent cx="2376170" cy="1335764"/>
            <wp:effectExtent l="19050" t="19050" r="24130" b="17145"/>
            <wp:wrapNone/>
            <wp:docPr id="937" name="Picture 937"/>
            <wp:cNvGraphicFramePr/>
            <a:graphic xmlns:a="http://schemas.openxmlformats.org/drawingml/2006/main">
              <a:graphicData uri="http://schemas.openxmlformats.org/drawingml/2006/picture">
                <pic:pic xmlns:pic="http://schemas.openxmlformats.org/drawingml/2006/picture">
                  <pic:nvPicPr>
                    <pic:cNvPr id="937" name="Picture 93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76170" cy="1335764"/>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C31DA6B" w14:textId="798D127F" w:rsidR="00805A89" w:rsidRDefault="00805A89" w:rsidP="00923328">
      <w:pPr>
        <w:tabs>
          <w:tab w:val="left" w:pos="709"/>
        </w:tabs>
        <w:jc w:val="both"/>
        <w:rPr>
          <w:b/>
        </w:rPr>
      </w:pPr>
    </w:p>
    <w:p w14:paraId="77144718" w14:textId="0BA8DA3D" w:rsidR="00805A89" w:rsidRDefault="00805A89" w:rsidP="00923328">
      <w:pPr>
        <w:tabs>
          <w:tab w:val="left" w:pos="709"/>
        </w:tabs>
        <w:jc w:val="both"/>
        <w:rPr>
          <w:b/>
        </w:rPr>
      </w:pPr>
    </w:p>
    <w:p w14:paraId="3EC600C7" w14:textId="5A7CFDB4" w:rsidR="00805A89" w:rsidRDefault="00805A89" w:rsidP="00923328">
      <w:pPr>
        <w:tabs>
          <w:tab w:val="left" w:pos="709"/>
        </w:tabs>
        <w:jc w:val="both"/>
        <w:rPr>
          <w:b/>
        </w:rPr>
      </w:pPr>
    </w:p>
    <w:p w14:paraId="486D908E" w14:textId="3464E52D" w:rsidR="00805A89" w:rsidRDefault="00805A89" w:rsidP="00923328">
      <w:pPr>
        <w:tabs>
          <w:tab w:val="left" w:pos="709"/>
        </w:tabs>
        <w:jc w:val="both"/>
        <w:rPr>
          <w:b/>
        </w:rPr>
      </w:pPr>
    </w:p>
    <w:p w14:paraId="39A529ED" w14:textId="10462BB6" w:rsidR="00805A89" w:rsidRDefault="00805A89" w:rsidP="00923328">
      <w:pPr>
        <w:tabs>
          <w:tab w:val="left" w:pos="709"/>
        </w:tabs>
        <w:jc w:val="both"/>
        <w:rPr>
          <w:b/>
        </w:rPr>
      </w:pPr>
    </w:p>
    <w:p w14:paraId="6F07AAF3" w14:textId="14361135" w:rsidR="00805A89" w:rsidRDefault="00805A89" w:rsidP="00923328">
      <w:pPr>
        <w:tabs>
          <w:tab w:val="left" w:pos="709"/>
        </w:tabs>
        <w:jc w:val="both"/>
        <w:rPr>
          <w:b/>
        </w:rPr>
      </w:pPr>
    </w:p>
    <w:p w14:paraId="793EEB80" w14:textId="4AA5CDAD" w:rsidR="00805A89" w:rsidRDefault="00805A89" w:rsidP="00923328">
      <w:pPr>
        <w:tabs>
          <w:tab w:val="left" w:pos="709"/>
        </w:tabs>
        <w:jc w:val="both"/>
        <w:rPr>
          <w:b/>
        </w:rPr>
      </w:pPr>
    </w:p>
    <w:p w14:paraId="3921923D" w14:textId="7BFBCDA4" w:rsidR="00805A89" w:rsidRPr="00FA4EBD" w:rsidRDefault="00FA4EBD" w:rsidP="00FA4EBD">
      <w:pPr>
        <w:spacing w:after="414"/>
        <w:ind w:right="1"/>
        <w:jc w:val="center"/>
        <w:rPr>
          <w:color w:val="000000" w:themeColor="text1"/>
          <w:sz w:val="22"/>
          <w:szCs w:val="22"/>
        </w:rPr>
      </w:pPr>
      <w:r>
        <w:rPr>
          <w:rStyle w:val="sw"/>
          <w:color w:val="000000" w:themeColor="text1"/>
          <w:sz w:val="22"/>
          <w:szCs w:val="22"/>
        </w:rPr>
        <w:t>Gambar 11. Layanan Database</w:t>
      </w:r>
    </w:p>
    <w:p w14:paraId="39EA00C6" w14:textId="7FEE692F" w:rsidR="00805A89" w:rsidRDefault="00805A89" w:rsidP="00923328">
      <w:pPr>
        <w:tabs>
          <w:tab w:val="left" w:pos="709"/>
        </w:tabs>
        <w:jc w:val="both"/>
      </w:pPr>
      <w:r w:rsidRPr="00582289">
        <w:t>Berikut contoh instalasi CMS Wordpress melalui menu softaculous. Klik icon wordpress dan tampil halaman instalasi.</w:t>
      </w:r>
    </w:p>
    <w:p w14:paraId="461EA7A3" w14:textId="78463B83" w:rsidR="00805A89" w:rsidRDefault="00FA4EBD" w:rsidP="00923328">
      <w:pPr>
        <w:tabs>
          <w:tab w:val="left" w:pos="709"/>
        </w:tabs>
        <w:jc w:val="both"/>
        <w:rPr>
          <w:b/>
        </w:rPr>
      </w:pPr>
      <w:r w:rsidRPr="00582289">
        <w:rPr>
          <w:noProof/>
        </w:rPr>
        <w:drawing>
          <wp:anchor distT="0" distB="0" distL="114300" distR="114300" simplePos="0" relativeHeight="251667456" behindDoc="0" locked="0" layoutInCell="1" allowOverlap="1" wp14:anchorId="57E85159" wp14:editId="145AE909">
            <wp:simplePos x="0" y="0"/>
            <wp:positionH relativeFrom="column">
              <wp:posOffset>35776</wp:posOffset>
            </wp:positionH>
            <wp:positionV relativeFrom="paragraph">
              <wp:posOffset>51603</wp:posOffset>
            </wp:positionV>
            <wp:extent cx="2376170" cy="1335405"/>
            <wp:effectExtent l="0" t="0" r="5080" b="0"/>
            <wp:wrapNone/>
            <wp:docPr id="962" name="Picture 962"/>
            <wp:cNvGraphicFramePr/>
            <a:graphic xmlns:a="http://schemas.openxmlformats.org/drawingml/2006/main">
              <a:graphicData uri="http://schemas.openxmlformats.org/drawingml/2006/picture">
                <pic:pic xmlns:pic="http://schemas.openxmlformats.org/drawingml/2006/picture">
                  <pic:nvPicPr>
                    <pic:cNvPr id="962" name="Picture 96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76170" cy="1335405"/>
                    </a:xfrm>
                    <a:prstGeom prst="rect">
                      <a:avLst/>
                    </a:prstGeom>
                  </pic:spPr>
                </pic:pic>
              </a:graphicData>
            </a:graphic>
            <wp14:sizeRelH relativeFrom="page">
              <wp14:pctWidth>0</wp14:pctWidth>
            </wp14:sizeRelH>
            <wp14:sizeRelV relativeFrom="page">
              <wp14:pctHeight>0</wp14:pctHeight>
            </wp14:sizeRelV>
          </wp:anchor>
        </w:drawing>
      </w:r>
    </w:p>
    <w:p w14:paraId="03962DEF" w14:textId="75CC316C" w:rsidR="00805A89" w:rsidRDefault="00805A89" w:rsidP="00923328">
      <w:pPr>
        <w:tabs>
          <w:tab w:val="left" w:pos="709"/>
        </w:tabs>
        <w:jc w:val="both"/>
        <w:rPr>
          <w:b/>
        </w:rPr>
      </w:pPr>
    </w:p>
    <w:p w14:paraId="2279C344" w14:textId="0FAB58BB" w:rsidR="00805A89" w:rsidRDefault="00805A89" w:rsidP="00923328">
      <w:pPr>
        <w:tabs>
          <w:tab w:val="left" w:pos="709"/>
        </w:tabs>
        <w:jc w:val="both"/>
        <w:rPr>
          <w:b/>
        </w:rPr>
      </w:pPr>
    </w:p>
    <w:p w14:paraId="50BB8C9C" w14:textId="460E0FFE" w:rsidR="00805A89" w:rsidRDefault="00805A89" w:rsidP="00923328">
      <w:pPr>
        <w:tabs>
          <w:tab w:val="left" w:pos="709"/>
        </w:tabs>
        <w:jc w:val="both"/>
        <w:rPr>
          <w:b/>
        </w:rPr>
      </w:pPr>
    </w:p>
    <w:p w14:paraId="24885C84" w14:textId="1E51F43E" w:rsidR="00805A89" w:rsidRDefault="00805A89" w:rsidP="00923328">
      <w:pPr>
        <w:tabs>
          <w:tab w:val="left" w:pos="709"/>
        </w:tabs>
        <w:jc w:val="both"/>
        <w:rPr>
          <w:b/>
        </w:rPr>
      </w:pPr>
    </w:p>
    <w:p w14:paraId="4913C285" w14:textId="77777777" w:rsidR="00805A89" w:rsidRDefault="00805A89" w:rsidP="00923328">
      <w:pPr>
        <w:tabs>
          <w:tab w:val="left" w:pos="709"/>
        </w:tabs>
        <w:jc w:val="both"/>
        <w:rPr>
          <w:b/>
        </w:rPr>
      </w:pPr>
    </w:p>
    <w:p w14:paraId="70CEF786" w14:textId="1657C4F0" w:rsidR="00805A89" w:rsidRDefault="00805A89" w:rsidP="00923328">
      <w:pPr>
        <w:tabs>
          <w:tab w:val="left" w:pos="709"/>
        </w:tabs>
        <w:jc w:val="both"/>
        <w:rPr>
          <w:b/>
        </w:rPr>
      </w:pPr>
    </w:p>
    <w:p w14:paraId="1FB5E889" w14:textId="77777777" w:rsidR="00FA4EBD" w:rsidRDefault="00FA4EBD" w:rsidP="00923328">
      <w:pPr>
        <w:tabs>
          <w:tab w:val="left" w:pos="709"/>
        </w:tabs>
        <w:jc w:val="both"/>
        <w:rPr>
          <w:b/>
        </w:rPr>
      </w:pPr>
    </w:p>
    <w:p w14:paraId="25F055A6" w14:textId="00C8ED2B" w:rsidR="00FA4EBD" w:rsidRPr="00FA4EBD" w:rsidRDefault="00FA4EBD" w:rsidP="00FA4EBD">
      <w:pPr>
        <w:spacing w:after="414"/>
        <w:ind w:right="1"/>
        <w:jc w:val="center"/>
        <w:rPr>
          <w:color w:val="000000" w:themeColor="text1"/>
          <w:sz w:val="22"/>
          <w:szCs w:val="22"/>
        </w:rPr>
      </w:pPr>
      <w:r>
        <w:rPr>
          <w:rStyle w:val="sw"/>
          <w:color w:val="000000" w:themeColor="text1"/>
          <w:sz w:val="22"/>
          <w:szCs w:val="22"/>
        </w:rPr>
        <w:t>Gambar 12. Layanan CMS</w:t>
      </w:r>
    </w:p>
    <w:p w14:paraId="1BD2CB2B" w14:textId="77777777" w:rsidR="00FA4EBD" w:rsidRDefault="00FA4EBD" w:rsidP="00FA4EBD">
      <w:pPr>
        <w:tabs>
          <w:tab w:val="left" w:pos="709"/>
        </w:tabs>
        <w:jc w:val="both"/>
        <w:rPr>
          <w:b/>
        </w:rPr>
      </w:pPr>
      <w:r w:rsidRPr="002E36A8">
        <w:rPr>
          <w:b/>
        </w:rPr>
        <w:t>SIMPULAN</w:t>
      </w:r>
    </w:p>
    <w:p w14:paraId="4837F4D7" w14:textId="42B24A79" w:rsidR="00923328" w:rsidRPr="00923328" w:rsidRDefault="00923328" w:rsidP="00923328">
      <w:pPr>
        <w:tabs>
          <w:tab w:val="left" w:pos="709"/>
        </w:tabs>
        <w:jc w:val="both"/>
        <w:rPr>
          <w:b/>
        </w:rPr>
      </w:pPr>
    </w:p>
    <w:p w14:paraId="0CB03BAB" w14:textId="2F19A1C2" w:rsidR="001D7AF9" w:rsidRPr="001D7AF9" w:rsidRDefault="001D7AF9" w:rsidP="001D7AF9">
      <w:pPr>
        <w:tabs>
          <w:tab w:val="left" w:pos="709"/>
        </w:tabs>
        <w:jc w:val="both"/>
      </w:pPr>
      <w:r>
        <w:tab/>
      </w:r>
      <w:r w:rsidRPr="001D7AF9">
        <w:t xml:space="preserve">Berdasarkan dari pelaksanaan kegiatan Pengabdian Kepada Masyarakat yang telah dilakukan ini, dapat ditarik kesimpulan sebagai berikut. Telah di lakukan pelatihan manajemen domain dan hsoting penggunaan website sebagai sarana informasi Masjid Ar-Ramadhan oleh BKPRMI DPD Kabupaten Asahan. Pelatihan ini sangat bermanfaat bagi </w:t>
      </w:r>
      <w:r w:rsidRPr="001D7AF9">
        <w:t>pengurus BKPRMI DPD Kabupaten Asahan dikarenakan sebagai meminimalisir sumber daya penggunaan website. Hasil dari kegiatan P</w:t>
      </w:r>
      <w:r>
        <w:t>K</w:t>
      </w:r>
      <w:r w:rsidRPr="001D7AF9">
        <w:t xml:space="preserve">M ini </w:t>
      </w:r>
      <w:proofErr w:type="gramStart"/>
      <w:r w:rsidRPr="001D7AF9">
        <w:t>adalah  pelatihan</w:t>
      </w:r>
      <w:proofErr w:type="gramEnd"/>
      <w:r w:rsidRPr="001D7AF9">
        <w:t xml:space="preserve">  berjalan dengan baik, lancar dan mendapat respon yang sangat positif dari peserta, hal ini terlihat dari banyaknya pertanyaan-pertanyaan yang diajukan peserta kepada narasumber.</w:t>
      </w:r>
    </w:p>
    <w:p w14:paraId="345825EF" w14:textId="77777777" w:rsidR="00A142B8" w:rsidRPr="002E36A8" w:rsidRDefault="00A142B8" w:rsidP="00D56051">
      <w:pPr>
        <w:tabs>
          <w:tab w:val="left" w:pos="0"/>
        </w:tabs>
        <w:jc w:val="both"/>
        <w:rPr>
          <w:b/>
        </w:rPr>
      </w:pPr>
    </w:p>
    <w:p w14:paraId="34B41F7C" w14:textId="77777777" w:rsidR="00A142B8" w:rsidRPr="002E36A8" w:rsidRDefault="00A142B8" w:rsidP="00D56051">
      <w:pPr>
        <w:tabs>
          <w:tab w:val="left" w:pos="0"/>
        </w:tabs>
        <w:jc w:val="both"/>
        <w:rPr>
          <w:b/>
        </w:rPr>
      </w:pPr>
    </w:p>
    <w:p w14:paraId="7D28B3D5" w14:textId="77777777" w:rsidR="00B160C2" w:rsidRPr="002E36A8" w:rsidRDefault="00B160C2" w:rsidP="00B160C2">
      <w:pPr>
        <w:rPr>
          <w:b/>
          <w:lang w:val="id-ID"/>
        </w:rPr>
      </w:pPr>
      <w:r w:rsidRPr="002E36A8">
        <w:rPr>
          <w:b/>
        </w:rPr>
        <w:t>UCAPAN TERIMA KASIH</w:t>
      </w:r>
    </w:p>
    <w:p w14:paraId="1D87DFC7" w14:textId="77777777" w:rsidR="00B160C2" w:rsidRPr="002E36A8" w:rsidRDefault="00B160C2" w:rsidP="00B160C2">
      <w:pPr>
        <w:rPr>
          <w:b/>
          <w:lang w:val="id-ID"/>
        </w:rPr>
      </w:pPr>
    </w:p>
    <w:p w14:paraId="00A09044" w14:textId="2EBD63A3" w:rsidR="000164F0" w:rsidRPr="002E36A8" w:rsidRDefault="00223556" w:rsidP="00FA569A">
      <w:pPr>
        <w:tabs>
          <w:tab w:val="left" w:pos="720"/>
        </w:tabs>
        <w:ind w:firstLine="567"/>
        <w:jc w:val="both"/>
        <w:rPr>
          <w:b/>
          <w:lang w:val="id-ID"/>
        </w:rPr>
      </w:pPr>
      <w:r>
        <w:t xml:space="preserve">Terima kasih kepada seluruh tim yang terlibat untuk menyukseskan Pengabdian Kepada Masyarakat </w:t>
      </w:r>
      <w:r w:rsidR="0018206A">
        <w:t xml:space="preserve">khususnya kepada pihak kampus </w:t>
      </w:r>
      <w:r w:rsidR="00784FAE">
        <w:t xml:space="preserve">STMIK Royal Kisaran </w:t>
      </w:r>
      <w:r w:rsidR="0018206A">
        <w:t>dan pihak organisasi BKPRMI</w:t>
      </w:r>
      <w:r w:rsidR="00784FAE">
        <w:t xml:space="preserve"> Asahan</w:t>
      </w:r>
      <w:r w:rsidR="0018206A">
        <w:t xml:space="preserve">. </w:t>
      </w:r>
    </w:p>
    <w:p w14:paraId="5055BD9E" w14:textId="77777777" w:rsidR="00FD7BDE" w:rsidRPr="002E36A8" w:rsidRDefault="00FD7BDE" w:rsidP="00FA569A">
      <w:pPr>
        <w:tabs>
          <w:tab w:val="left" w:pos="720"/>
        </w:tabs>
        <w:jc w:val="both"/>
        <w:rPr>
          <w:b/>
        </w:rPr>
      </w:pPr>
    </w:p>
    <w:p w14:paraId="04582F3B" w14:textId="77777777" w:rsidR="00835AAB" w:rsidRPr="002E36A8" w:rsidRDefault="00835AAB" w:rsidP="00FA569A">
      <w:pPr>
        <w:tabs>
          <w:tab w:val="left" w:pos="720"/>
        </w:tabs>
        <w:jc w:val="both"/>
        <w:rPr>
          <w:b/>
        </w:rPr>
      </w:pPr>
    </w:p>
    <w:p w14:paraId="4618978A"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387A704F" w14:textId="77777777" w:rsidR="00FD7BDE" w:rsidRPr="002E36A8" w:rsidRDefault="00FD7BDE" w:rsidP="00FA569A">
      <w:pPr>
        <w:tabs>
          <w:tab w:val="left" w:pos="720"/>
        </w:tabs>
        <w:jc w:val="both"/>
        <w:rPr>
          <w:b/>
        </w:rPr>
      </w:pPr>
    </w:p>
    <w:p w14:paraId="68815CF9" w14:textId="0D7A96D2" w:rsidR="00480666" w:rsidRPr="00480666" w:rsidRDefault="00480666" w:rsidP="00480666">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Pr="00480666">
        <w:rPr>
          <w:noProof/>
        </w:rPr>
        <w:t xml:space="preserve">Andriyan, W., Septiawan, S. S., &amp; Aulya, A. (2020). Perancangan Website sebagai Media Informasi dan Peningkatan Citra Pada SMK Dewi Sartika Tangerang. </w:t>
      </w:r>
      <w:r w:rsidRPr="00480666">
        <w:rPr>
          <w:i/>
          <w:iCs/>
          <w:noProof/>
        </w:rPr>
        <w:t>Jurnal Teknologi Terpadu</w:t>
      </w:r>
      <w:r w:rsidRPr="00480666">
        <w:rPr>
          <w:noProof/>
        </w:rPr>
        <w:t xml:space="preserve">, </w:t>
      </w:r>
      <w:r w:rsidRPr="00480666">
        <w:rPr>
          <w:i/>
          <w:iCs/>
          <w:noProof/>
        </w:rPr>
        <w:t>6</w:t>
      </w:r>
      <w:r w:rsidRPr="00480666">
        <w:rPr>
          <w:noProof/>
        </w:rPr>
        <w:t>(2), 79–88. https://doi.org/10.54914/jtt.v6i2.289</w:t>
      </w:r>
    </w:p>
    <w:p w14:paraId="45D8B52B" w14:textId="77777777" w:rsidR="00480666" w:rsidRPr="00480666" w:rsidRDefault="00480666" w:rsidP="00480666">
      <w:pPr>
        <w:widowControl w:val="0"/>
        <w:autoSpaceDE w:val="0"/>
        <w:autoSpaceDN w:val="0"/>
        <w:adjustRightInd w:val="0"/>
        <w:ind w:left="480" w:hanging="480"/>
        <w:rPr>
          <w:noProof/>
        </w:rPr>
      </w:pPr>
      <w:r w:rsidRPr="00480666">
        <w:rPr>
          <w:noProof/>
        </w:rPr>
        <w:t xml:space="preserve">Arnomo, S. A., Informatika, T., Batam, U. P., Informasi, S., &amp; Batam, U. P. (2022). </w:t>
      </w:r>
      <w:r w:rsidRPr="00480666">
        <w:rPr>
          <w:i/>
          <w:iCs/>
          <w:noProof/>
        </w:rPr>
        <w:t>PEMBINAAN PEMBU ATAN BLOG SEBAGAI BRANDING USAHA TOKO PENDAHULUAN Toko Habibie merupakan salah satu bidang usaha yang bergerak dibidang penjualan sprei , bed cover , selimut , karpet , handuk , kasur Palem- bang , alat rumah tangga dan lain lain . Toko Ha</w:t>
      </w:r>
      <w:r w:rsidRPr="00480666">
        <w:rPr>
          <w:noProof/>
        </w:rPr>
        <w:t xml:space="preserve">. </w:t>
      </w:r>
      <w:r w:rsidRPr="00480666">
        <w:rPr>
          <w:i/>
          <w:iCs/>
          <w:noProof/>
        </w:rPr>
        <w:t>5</w:t>
      </w:r>
      <w:r w:rsidRPr="00480666">
        <w:rPr>
          <w:noProof/>
        </w:rPr>
        <w:t>(3).</w:t>
      </w:r>
    </w:p>
    <w:p w14:paraId="25AAFE00" w14:textId="77777777" w:rsidR="00480666" w:rsidRPr="00480666" w:rsidRDefault="00480666" w:rsidP="00480666">
      <w:pPr>
        <w:widowControl w:val="0"/>
        <w:autoSpaceDE w:val="0"/>
        <w:autoSpaceDN w:val="0"/>
        <w:adjustRightInd w:val="0"/>
        <w:ind w:left="480" w:hanging="480"/>
        <w:rPr>
          <w:noProof/>
        </w:rPr>
      </w:pPr>
      <w:r w:rsidRPr="00480666">
        <w:rPr>
          <w:noProof/>
        </w:rPr>
        <w:lastRenderedPageBreak/>
        <w:t xml:space="preserve">Trismawati, T., Astuti, A. P., Bahri, M. S., Basit, A., Indrati, W., Putri, F. R. A., Novitasari, R., Mustafafi, W. Z., &amp; Safira, M. (2022). Adaptasi Teknologi Informasi Pembelajaran untuk Meningkatkan Efektifitas Keberhasilan Pembelajaran Daring di SDN Sumber Wetan 1 Probolinggo. </w:t>
      </w:r>
      <w:r w:rsidRPr="00480666">
        <w:rPr>
          <w:i/>
          <w:iCs/>
          <w:noProof/>
        </w:rPr>
        <w:t>Jurnal Abdi Panca Marga</w:t>
      </w:r>
      <w:r w:rsidRPr="00480666">
        <w:rPr>
          <w:noProof/>
        </w:rPr>
        <w:t xml:space="preserve">, </w:t>
      </w:r>
      <w:r w:rsidRPr="00480666">
        <w:rPr>
          <w:i/>
          <w:iCs/>
          <w:noProof/>
        </w:rPr>
        <w:t>3</w:t>
      </w:r>
      <w:r w:rsidRPr="00480666">
        <w:rPr>
          <w:noProof/>
        </w:rPr>
        <w:t>(1), 46–50. https://doi.org/10.51747/abdipancamarga.v3i1.986</w:t>
      </w:r>
    </w:p>
    <w:p w14:paraId="4C33651C" w14:textId="04FA32C6" w:rsidR="00202813" w:rsidRPr="002E36A8" w:rsidRDefault="00480666" w:rsidP="00FA569A">
      <w:pPr>
        <w:tabs>
          <w:tab w:val="left" w:pos="720"/>
        </w:tabs>
        <w:jc w:val="both"/>
        <w:rPr>
          <w:b/>
        </w:rPr>
      </w:pPr>
      <w:r>
        <w:rPr>
          <w:b/>
        </w:rPr>
        <w:fldChar w:fldCharType="end"/>
      </w:r>
      <w:bookmarkStart w:id="2" w:name="_GoBack"/>
      <w:bookmarkEnd w:id="2"/>
    </w:p>
    <w:sectPr w:rsidR="00202813" w:rsidRPr="002E36A8" w:rsidSect="0018206A">
      <w:type w:val="continuous"/>
      <w:pgSz w:w="11907" w:h="16839" w:code="9"/>
      <w:pgMar w:top="1701" w:right="1701" w:bottom="2268" w:left="2268"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09832C" w14:textId="77777777" w:rsidR="00E55EF8" w:rsidRDefault="00E55EF8" w:rsidP="00D47E83">
      <w:r>
        <w:separator/>
      </w:r>
    </w:p>
  </w:endnote>
  <w:endnote w:type="continuationSeparator" w:id="0">
    <w:p w14:paraId="02CC65D6" w14:textId="77777777" w:rsidR="00E55EF8" w:rsidRDefault="00E55EF8"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5A742D" w14:textId="77777777" w:rsidR="00E55EF8" w:rsidRDefault="00E55EF8" w:rsidP="00D47E83">
      <w:r>
        <w:separator/>
      </w:r>
    </w:p>
  </w:footnote>
  <w:footnote w:type="continuationSeparator" w:id="0">
    <w:p w14:paraId="34B1258E" w14:textId="77777777" w:rsidR="00E55EF8" w:rsidRDefault="00E55EF8"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64F0"/>
    <w:rsid w:val="000662FE"/>
    <w:rsid w:val="0006709B"/>
    <w:rsid w:val="00070849"/>
    <w:rsid w:val="000A2970"/>
    <w:rsid w:val="000A5B6F"/>
    <w:rsid w:val="000B4C0A"/>
    <w:rsid w:val="000C2FB0"/>
    <w:rsid w:val="000C6100"/>
    <w:rsid w:val="000C67B9"/>
    <w:rsid w:val="000D11BE"/>
    <w:rsid w:val="000D3BBF"/>
    <w:rsid w:val="000E3006"/>
    <w:rsid w:val="001040C8"/>
    <w:rsid w:val="001242B3"/>
    <w:rsid w:val="0013379B"/>
    <w:rsid w:val="001340A9"/>
    <w:rsid w:val="00145F11"/>
    <w:rsid w:val="00157CF0"/>
    <w:rsid w:val="00174162"/>
    <w:rsid w:val="0018206A"/>
    <w:rsid w:val="00184D2A"/>
    <w:rsid w:val="001A2559"/>
    <w:rsid w:val="001A467C"/>
    <w:rsid w:val="001C44EB"/>
    <w:rsid w:val="001D7AF9"/>
    <w:rsid w:val="001F3D80"/>
    <w:rsid w:val="00202813"/>
    <w:rsid w:val="00210C45"/>
    <w:rsid w:val="00220AC8"/>
    <w:rsid w:val="00223556"/>
    <w:rsid w:val="0022747B"/>
    <w:rsid w:val="00241EE6"/>
    <w:rsid w:val="00253E77"/>
    <w:rsid w:val="00255D95"/>
    <w:rsid w:val="002566E3"/>
    <w:rsid w:val="002959D2"/>
    <w:rsid w:val="002B1871"/>
    <w:rsid w:val="002E0091"/>
    <w:rsid w:val="002E1B43"/>
    <w:rsid w:val="002E36A8"/>
    <w:rsid w:val="00326C2D"/>
    <w:rsid w:val="003433C5"/>
    <w:rsid w:val="00352C27"/>
    <w:rsid w:val="00380B4E"/>
    <w:rsid w:val="003921D4"/>
    <w:rsid w:val="003A0AB4"/>
    <w:rsid w:val="003B42BB"/>
    <w:rsid w:val="003E0B78"/>
    <w:rsid w:val="003E73C2"/>
    <w:rsid w:val="00403A42"/>
    <w:rsid w:val="004301CF"/>
    <w:rsid w:val="00431BCC"/>
    <w:rsid w:val="00435B8A"/>
    <w:rsid w:val="00472CB3"/>
    <w:rsid w:val="00480666"/>
    <w:rsid w:val="004807C2"/>
    <w:rsid w:val="00496CC9"/>
    <w:rsid w:val="004E1BEC"/>
    <w:rsid w:val="00523AE2"/>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14E2"/>
    <w:rsid w:val="006B4BB8"/>
    <w:rsid w:val="006C68A9"/>
    <w:rsid w:val="00712D75"/>
    <w:rsid w:val="00712FB3"/>
    <w:rsid w:val="00722D3C"/>
    <w:rsid w:val="007356AC"/>
    <w:rsid w:val="00743182"/>
    <w:rsid w:val="00745B80"/>
    <w:rsid w:val="007547A2"/>
    <w:rsid w:val="00757009"/>
    <w:rsid w:val="00762A71"/>
    <w:rsid w:val="00784F88"/>
    <w:rsid w:val="00784FAE"/>
    <w:rsid w:val="00793FD3"/>
    <w:rsid w:val="007A1CFC"/>
    <w:rsid w:val="007A76E7"/>
    <w:rsid w:val="007B4741"/>
    <w:rsid w:val="007C357B"/>
    <w:rsid w:val="007D1270"/>
    <w:rsid w:val="007D6967"/>
    <w:rsid w:val="00805A89"/>
    <w:rsid w:val="0082012E"/>
    <w:rsid w:val="00823219"/>
    <w:rsid w:val="00835AAB"/>
    <w:rsid w:val="0088127F"/>
    <w:rsid w:val="008902B6"/>
    <w:rsid w:val="00897132"/>
    <w:rsid w:val="008B3D2F"/>
    <w:rsid w:val="008C4C77"/>
    <w:rsid w:val="008C686E"/>
    <w:rsid w:val="00914F2D"/>
    <w:rsid w:val="00916BF5"/>
    <w:rsid w:val="0092199E"/>
    <w:rsid w:val="00923328"/>
    <w:rsid w:val="0093732B"/>
    <w:rsid w:val="009446EE"/>
    <w:rsid w:val="00947842"/>
    <w:rsid w:val="00947912"/>
    <w:rsid w:val="00953A29"/>
    <w:rsid w:val="00A03ADB"/>
    <w:rsid w:val="00A10702"/>
    <w:rsid w:val="00A11E5D"/>
    <w:rsid w:val="00A142B8"/>
    <w:rsid w:val="00A1526E"/>
    <w:rsid w:val="00A157C7"/>
    <w:rsid w:val="00A44F08"/>
    <w:rsid w:val="00A7092D"/>
    <w:rsid w:val="00A7151F"/>
    <w:rsid w:val="00A81291"/>
    <w:rsid w:val="00AB0223"/>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F0F47"/>
    <w:rsid w:val="00C11429"/>
    <w:rsid w:val="00C546AE"/>
    <w:rsid w:val="00C571C5"/>
    <w:rsid w:val="00C86DF2"/>
    <w:rsid w:val="00C906B8"/>
    <w:rsid w:val="00CA5E9F"/>
    <w:rsid w:val="00CB42A0"/>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55E72"/>
    <w:rsid w:val="00E55EF8"/>
    <w:rsid w:val="00E72020"/>
    <w:rsid w:val="00E76B12"/>
    <w:rsid w:val="00EA19A5"/>
    <w:rsid w:val="00EA315D"/>
    <w:rsid w:val="00EB613A"/>
    <w:rsid w:val="00ED3D11"/>
    <w:rsid w:val="00EE2F4B"/>
    <w:rsid w:val="00EF06A4"/>
    <w:rsid w:val="00F01578"/>
    <w:rsid w:val="00F0189D"/>
    <w:rsid w:val="00F072E1"/>
    <w:rsid w:val="00F07D47"/>
    <w:rsid w:val="00F14D80"/>
    <w:rsid w:val="00F26BEC"/>
    <w:rsid w:val="00F519CC"/>
    <w:rsid w:val="00F74B6E"/>
    <w:rsid w:val="00F8708E"/>
    <w:rsid w:val="00F87A04"/>
    <w:rsid w:val="00FA1377"/>
    <w:rsid w:val="00FA453F"/>
    <w:rsid w:val="00FA4EBD"/>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7A4C3"/>
  <w15:docId w15:val="{49F803F2-480E-4BD2-96A0-5627EDC08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sw">
    <w:name w:val="sw"/>
    <w:basedOn w:val="DefaultParagraphFont"/>
    <w:rsid w:val="00916BF5"/>
  </w:style>
  <w:style w:type="character" w:styleId="UnresolvedMention">
    <w:name w:val="Unresolved Mention"/>
    <w:basedOn w:val="DefaultParagraphFont"/>
    <w:uiPriority w:val="99"/>
    <w:semiHidden/>
    <w:unhideWhenUsed/>
    <w:rsid w:val="00403A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my.idcloudhost.com/index.php?rp=/login" TargetMode="External"/><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s://idcloudhost.com" TargetMode="External"/><Relationship Id="rId14" Type="http://schemas.openxmlformats.org/officeDocument/2006/relationships/image" Target="media/image5.jp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073D0-9B3C-44DD-B43E-E9D8D1C9C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6</Pages>
  <Words>2713</Words>
  <Characters>1546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dministrator</cp:lastModifiedBy>
  <cp:revision>7</cp:revision>
  <cp:lastPrinted>2018-06-06T07:21:00Z</cp:lastPrinted>
  <dcterms:created xsi:type="dcterms:W3CDTF">2022-12-27T04:01:00Z</dcterms:created>
  <dcterms:modified xsi:type="dcterms:W3CDTF">2023-01-05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ba5e14-5544-31d5-a1a9-4a119befe94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